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28F86" w14:textId="77777777" w:rsidR="00BE19E0" w:rsidRDefault="00BE19E0" w:rsidP="00BE19E0">
      <w:pPr>
        <w:spacing w:after="234" w:line="480" w:lineRule="auto"/>
        <w:ind w:right="-13"/>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able 4.  Supplementary materials: comprehensive themes and quotes across qualitative studies included in the meta-synthesis</w:t>
      </w:r>
    </w:p>
    <w:tbl>
      <w:tblPr>
        <w:tblStyle w:val="TableGrid"/>
        <w:tblW w:w="15168" w:type="dxa"/>
        <w:tblInd w:w="-856" w:type="dxa"/>
        <w:tblLayout w:type="fixed"/>
        <w:tblLook w:val="04A0" w:firstRow="1" w:lastRow="0" w:firstColumn="1" w:lastColumn="0" w:noHBand="0" w:noVBand="1"/>
      </w:tblPr>
      <w:tblGrid>
        <w:gridCol w:w="1134"/>
        <w:gridCol w:w="14034"/>
      </w:tblGrid>
      <w:tr w:rsidR="00BE19E0" w14:paraId="6FF96310" w14:textId="77777777" w:rsidTr="00A76D50">
        <w:trPr>
          <w:trHeight w:val="454"/>
        </w:trPr>
        <w:tc>
          <w:tcPr>
            <w:tcW w:w="15168" w:type="dxa"/>
            <w:gridSpan w:val="2"/>
            <w:shd w:val="clear" w:color="auto" w:fill="E7E6E6" w:themeFill="background2"/>
          </w:tcPr>
          <w:p w14:paraId="77C8DDFE" w14:textId="77777777" w:rsidR="00BE19E0" w:rsidRPr="000A2FA9" w:rsidRDefault="00BE19E0" w:rsidP="00A76D50">
            <w:pPr>
              <w:rPr>
                <w:rFonts w:ascii="Times New Roman" w:hAnsi="Times New Roman" w:cs="Times New Roman"/>
                <w:b/>
                <w:bCs/>
                <w:sz w:val="24"/>
                <w:szCs w:val="24"/>
              </w:rPr>
            </w:pPr>
            <w:r>
              <w:rPr>
                <w:rFonts w:ascii="Times New Roman" w:hAnsi="Times New Roman" w:cs="Times New Roman"/>
                <w:b/>
                <w:bCs/>
                <w:sz w:val="24"/>
                <w:szCs w:val="24"/>
              </w:rPr>
              <w:t xml:space="preserve">COSTS OF PERFECTIONISM </w:t>
            </w:r>
          </w:p>
        </w:tc>
      </w:tr>
      <w:tr w:rsidR="00BE19E0" w14:paraId="3FC9097E" w14:textId="77777777" w:rsidTr="00A76D50">
        <w:trPr>
          <w:cantSplit/>
          <w:trHeight w:val="1408"/>
        </w:trPr>
        <w:tc>
          <w:tcPr>
            <w:tcW w:w="1134" w:type="dxa"/>
            <w:vMerge w:val="restart"/>
            <w:textDirection w:val="btLr"/>
          </w:tcPr>
          <w:p w14:paraId="4D5A5E83" w14:textId="77777777" w:rsidR="00BE19E0" w:rsidRPr="000A2FA9" w:rsidRDefault="00BE19E0" w:rsidP="00A76D50">
            <w:pPr>
              <w:ind w:left="113" w:right="113"/>
              <w:jc w:val="center"/>
              <w:rPr>
                <w:rFonts w:ascii="Times New Roman" w:hAnsi="Times New Roman" w:cs="Times New Roman"/>
                <w:b/>
                <w:bCs/>
                <w:sz w:val="24"/>
                <w:szCs w:val="24"/>
              </w:rPr>
            </w:pPr>
            <w:r w:rsidRPr="000A2FA9">
              <w:rPr>
                <w:rFonts w:ascii="Times New Roman" w:hAnsi="Times New Roman" w:cs="Times New Roman"/>
                <w:b/>
                <w:bCs/>
                <w:sz w:val="24"/>
                <w:szCs w:val="24"/>
              </w:rPr>
              <w:t>Anxiety</w:t>
            </w:r>
          </w:p>
          <w:p w14:paraId="1EE8B19E" w14:textId="77777777" w:rsidR="00BE19E0" w:rsidRPr="000A2FA9" w:rsidRDefault="00BE19E0" w:rsidP="00A76D50">
            <w:pPr>
              <w:ind w:left="113" w:right="113"/>
              <w:jc w:val="center"/>
              <w:rPr>
                <w:rFonts w:ascii="Times New Roman" w:hAnsi="Times New Roman" w:cs="Times New Roman"/>
                <w:b/>
                <w:bCs/>
                <w:sz w:val="24"/>
                <w:szCs w:val="24"/>
              </w:rPr>
            </w:pPr>
            <w:r w:rsidRPr="000A2FA9">
              <w:rPr>
                <w:rFonts w:ascii="Times New Roman" w:hAnsi="Times New Roman" w:cs="Times New Roman"/>
                <w:b/>
                <w:bCs/>
                <w:sz w:val="24"/>
                <w:szCs w:val="24"/>
              </w:rPr>
              <w:t>(n=15)</w:t>
            </w:r>
          </w:p>
        </w:tc>
        <w:tc>
          <w:tcPr>
            <w:tcW w:w="14034" w:type="dxa"/>
          </w:tcPr>
          <w:p w14:paraId="5FF2AEB2"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b/>
                <w:bCs/>
                <w:sz w:val="24"/>
                <w:szCs w:val="24"/>
              </w:rPr>
              <w:t>Anxiety, worry (n=10)</w:t>
            </w:r>
          </w:p>
          <w:p w14:paraId="7C24DA9F"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b/>
                <w:bCs/>
                <w:sz w:val="24"/>
                <w:szCs w:val="24"/>
              </w:rPr>
            </w:pPr>
            <w:r w:rsidRPr="000A2FA9">
              <w:rPr>
                <w:rFonts w:ascii="Times New Roman" w:hAnsi="Times New Roman" w:cs="Times New Roman"/>
                <w:sz w:val="24"/>
                <w:szCs w:val="24"/>
              </w:rPr>
              <w:t xml:space="preserve">Worrisom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shby&lt;/Author&gt;&lt;Year&gt;2012&lt;/Year&gt;&lt;RecNum&gt;37&lt;/RecNum&gt;&lt;DisplayText&gt;(Ashby, Slaney, Noble, Gnilka, &amp;amp; Rice,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Ashby</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12)</w:t>
            </w:r>
            <w:r w:rsidRPr="000A2FA9">
              <w:rPr>
                <w:rFonts w:ascii="Times New Roman" w:hAnsi="Times New Roman" w:cs="Times New Roman"/>
                <w:sz w:val="24"/>
                <w:szCs w:val="24"/>
              </w:rPr>
              <w:fldChar w:fldCharType="end"/>
            </w:r>
          </w:p>
          <w:p w14:paraId="2CE3FE8C"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b/>
                <w:bCs/>
                <w:sz w:val="24"/>
                <w:szCs w:val="24"/>
              </w:rPr>
            </w:pPr>
            <w:r w:rsidRPr="000A2FA9">
              <w:rPr>
                <w:rFonts w:ascii="Times New Roman" w:hAnsi="Times New Roman" w:cs="Times New Roman"/>
                <w:sz w:val="24"/>
                <w:szCs w:val="24"/>
              </w:rPr>
              <w:t xml:space="preserve">Reflecting upon when they were on stage during a less successful performance, the participants spoke of having what they feet was an inappropriate, scattered, or negative focus with a pervasive feeling that things could be going better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Lisboa, &amp;amp; Williamon,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Clark</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14)</w:t>
            </w:r>
            <w:r w:rsidRPr="000A2FA9">
              <w:rPr>
                <w:rFonts w:ascii="Times New Roman" w:hAnsi="Times New Roman" w:cs="Times New Roman"/>
                <w:sz w:val="24"/>
                <w:szCs w:val="24"/>
              </w:rPr>
              <w:fldChar w:fldCharType="end"/>
            </w:r>
          </w:p>
          <w:p w14:paraId="41A91335"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Anxiety disorders and depressive problem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kaydin &amp; Ozcan, 2018)</w:t>
            </w:r>
            <w:r w:rsidRPr="000A2FA9">
              <w:rPr>
                <w:rFonts w:ascii="Times New Roman" w:hAnsi="Times New Roman" w:cs="Times New Roman"/>
                <w:sz w:val="24"/>
                <w:szCs w:val="24"/>
              </w:rPr>
              <w:fldChar w:fldCharType="end"/>
            </w:r>
          </w:p>
          <w:p w14:paraId="0E52A3A3"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 Anxiety and constant pressure experienced by participants by virtue of a perceived obsession with analysing one’s performances…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LCBXaXRjaGVyLCBHb3R3YWxzLCAmYW1w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LCBXaXRjaGVyLCBHb3R3YWxzLCAmYW1w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15)</w:t>
            </w:r>
            <w:r w:rsidRPr="000A2FA9">
              <w:rPr>
                <w:rFonts w:ascii="Times New Roman" w:hAnsi="Times New Roman" w:cs="Times New Roman"/>
                <w:sz w:val="24"/>
                <w:szCs w:val="24"/>
              </w:rPr>
              <w:fldChar w:fldCharType="end"/>
            </w:r>
          </w:p>
          <w:p w14:paraId="135C4D5B"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I was very, very worried that I would be really bad… I’m really not used to being bad at anything.”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571044D2"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Well am I going to be as good at this as I am at everything else?”… “Am I actually clever enough?”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262CFEF0"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I sometimes still struggle to almost sort of switch off sometimes from things… I think sometimes it’d be quite nice just to be able to sit down at night and switch off.”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273CFE14"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Especially if I’ve done badly in a race, I’ll pick at it. I’ll think about it and it’ll chew me up for days if not weeks until the next one.”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69EC0447"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I often worry about my futur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Hannah, Van Arsdale, Buman, &amp;amp; Rice,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1E6D0EC8"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Another participant expressed that it is difficult for her to monitor her grades due to severe anxiet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p>
          <w:p w14:paraId="58DCD337"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I am worried that I am not going to be able to do something well.”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c)</w:t>
            </w:r>
            <w:r w:rsidRPr="000A2FA9">
              <w:rPr>
                <w:rFonts w:ascii="Times New Roman" w:hAnsi="Times New Roman" w:cs="Times New Roman"/>
                <w:sz w:val="24"/>
                <w:szCs w:val="24"/>
              </w:rPr>
              <w:fldChar w:fldCharType="end"/>
            </w:r>
          </w:p>
          <w:p w14:paraId="2A9FC68A"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 Worried about her parents’ reactions because of their high expectations.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LCBXaWxsaWFtcywg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LCBXaWxsaWFtcywg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w:t>
            </w:r>
            <w:r>
              <w:rPr>
                <w:rFonts w:ascii="Times New Roman" w:hAnsi="Times New Roman" w:cs="Times New Roman"/>
                <w:noProof/>
                <w:sz w:val="24"/>
                <w:szCs w:val="24"/>
              </w:rPr>
              <w:t xml:space="preserve"> et al., </w:t>
            </w:r>
            <w:r w:rsidRPr="000A2FA9">
              <w:rPr>
                <w:rFonts w:ascii="Times New Roman" w:hAnsi="Times New Roman" w:cs="Times New Roman"/>
                <w:noProof/>
                <w:sz w:val="24"/>
                <w:szCs w:val="24"/>
              </w:rPr>
              <w:t>2007)</w:t>
            </w:r>
            <w:r w:rsidRPr="000A2FA9">
              <w:rPr>
                <w:rFonts w:ascii="Times New Roman" w:hAnsi="Times New Roman" w:cs="Times New Roman"/>
                <w:sz w:val="24"/>
                <w:szCs w:val="24"/>
              </w:rPr>
              <w:fldChar w:fldCharType="end"/>
            </w:r>
          </w:p>
          <w:p w14:paraId="4E9062A4"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Unrelenting anxiety and worr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1425047F"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Their fixation over making mistakes resulted in an almost continual state of high anxiet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6B2A4A96"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They constantly doubted their actions, and lived in a high state of anxiet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507C3D26"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I] always wanted things done right or I don’t feel good.”</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laney &amp; Ashby, 1996)</w:t>
            </w:r>
            <w:r w:rsidRPr="000A2FA9">
              <w:rPr>
                <w:rFonts w:ascii="Times New Roman" w:hAnsi="Times New Roman" w:cs="Times New Roman"/>
                <w:sz w:val="24"/>
                <w:szCs w:val="24"/>
              </w:rPr>
              <w:fldChar w:fldCharType="end"/>
            </w:r>
          </w:p>
          <w:p w14:paraId="4942C0EF"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 and then you get worried, like a snowball… the more you worry about not making a mistake, the more it happens.” </w: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twals &amp; Spencer-Cavaliere, 2014)</w:t>
            </w:r>
            <w:r w:rsidRPr="000A2FA9">
              <w:rPr>
                <w:rFonts w:ascii="Times New Roman" w:hAnsi="Times New Roman" w:cs="Times New Roman"/>
                <w:sz w:val="24"/>
                <w:szCs w:val="24"/>
              </w:rPr>
              <w:fldChar w:fldCharType="end"/>
            </w:r>
          </w:p>
          <w:p w14:paraId="20F05A68"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 worried about what [their] teammates think.” </w: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twals &amp; Spencer-Cavaliere, 2014)</w:t>
            </w:r>
            <w:r w:rsidRPr="000A2FA9">
              <w:rPr>
                <w:rFonts w:ascii="Times New Roman" w:hAnsi="Times New Roman" w:cs="Times New Roman"/>
                <w:sz w:val="24"/>
                <w:szCs w:val="24"/>
              </w:rPr>
              <w:fldChar w:fldCharType="end"/>
            </w:r>
          </w:p>
        </w:tc>
      </w:tr>
      <w:tr w:rsidR="00BE19E0" w14:paraId="7686F0B1" w14:textId="77777777" w:rsidTr="00A76D50">
        <w:trPr>
          <w:trHeight w:val="1408"/>
        </w:trPr>
        <w:tc>
          <w:tcPr>
            <w:tcW w:w="1134" w:type="dxa"/>
            <w:vMerge/>
          </w:tcPr>
          <w:p w14:paraId="1E7E0C14" w14:textId="77777777" w:rsidR="00BE19E0" w:rsidRPr="000A2FA9" w:rsidRDefault="00BE19E0" w:rsidP="00A76D50">
            <w:pPr>
              <w:rPr>
                <w:rFonts w:ascii="Times New Roman" w:hAnsi="Times New Roman" w:cs="Times New Roman"/>
                <w:b/>
                <w:bCs/>
                <w:sz w:val="24"/>
                <w:szCs w:val="24"/>
              </w:rPr>
            </w:pPr>
          </w:p>
        </w:tc>
        <w:tc>
          <w:tcPr>
            <w:tcW w:w="14034" w:type="dxa"/>
          </w:tcPr>
          <w:p w14:paraId="64A224EB"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b/>
                <w:bCs/>
                <w:sz w:val="24"/>
                <w:szCs w:val="24"/>
              </w:rPr>
              <w:t>Stress (n=7)</w:t>
            </w:r>
          </w:p>
          <w:p w14:paraId="3B6F3A6A"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Stressful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Ashby et al., 2012)</w:t>
            </w:r>
            <w:r w:rsidRPr="000A2FA9">
              <w:rPr>
                <w:rFonts w:ascii="Times New Roman" w:hAnsi="Times New Roman" w:cs="Times New Roman"/>
                <w:sz w:val="24"/>
                <w:szCs w:val="24"/>
              </w:rPr>
              <w:fldChar w:fldCharType="end"/>
            </w:r>
          </w:p>
          <w:p w14:paraId="3520D5B1"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No… because I get stressed out about a lot of things that I don’t need to.”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LCBQaWVrLCBEeWNrLCBSZWVzLCAmYW1w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LCBQaWVrLCBEeWNrLCBSZWVzLCAmYW1w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w:t>
            </w:r>
            <w:r>
              <w:rPr>
                <w:rFonts w:ascii="Times New Roman" w:hAnsi="Times New Roman" w:cs="Times New Roman"/>
                <w:noProof/>
                <w:sz w:val="24"/>
                <w:szCs w:val="24"/>
              </w:rPr>
              <w:t xml:space="preserve"> et al., </w:t>
            </w:r>
            <w:r w:rsidRPr="000A2FA9">
              <w:rPr>
                <w:rFonts w:ascii="Times New Roman" w:hAnsi="Times New Roman" w:cs="Times New Roman"/>
                <w:noProof/>
                <w:sz w:val="24"/>
                <w:szCs w:val="24"/>
              </w:rPr>
              <w:t>2013)</w:t>
            </w:r>
            <w:r w:rsidRPr="000A2FA9">
              <w:rPr>
                <w:rFonts w:ascii="Times New Roman" w:hAnsi="Times New Roman" w:cs="Times New Roman"/>
                <w:sz w:val="24"/>
                <w:szCs w:val="24"/>
              </w:rPr>
              <w:fldChar w:fldCharType="end"/>
            </w:r>
          </w:p>
          <w:p w14:paraId="47B2B154"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I guess the worst thing about it is that I did generate a lot of stress in myself.”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r w:rsidRPr="000A2FA9">
              <w:rPr>
                <w:rFonts w:ascii="Times New Roman" w:hAnsi="Times New Roman" w:cs="Times New Roman"/>
                <w:i/>
                <w:iCs/>
                <w:sz w:val="24"/>
                <w:szCs w:val="24"/>
              </w:rPr>
              <w:t xml:space="preserve"> </w:t>
            </w:r>
          </w:p>
          <w:p w14:paraId="2D49CF0A"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The theme of stress was addressed directly in 13 of the 14 cases. Participants typically wrote that their stress derived from their perceived academic inadequacie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03987F37"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most stressful aspect of her life was concern over not getting accepted to medical school and, consequently, her inability to plan more decisively for the futur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p>
          <w:p w14:paraId="0C550686"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thinking how I might disappoint myself and my parents and thinking of the risk of losing my scholarships causes a great deal of stress on me. So much stress in fact that sometimes I think that I could drop out of school right now, not get a degree, and be perfectly happ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34E7F63B"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I also get stressed out that I am disappointing them.”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1DE0E13"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As of right now, stress is overwhelming my lif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7ECEC42B"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stresses m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5D489A95"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I am very much a perfectionist. Of course, I cannot really ever be perfect or do anything perfect, therefore, I get upset and stressed out.”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errell et al., 2011)</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55F34CC"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People get stressed out, enormously stressed out and have a short fuse…” </w:t>
            </w:r>
            <w:r w:rsidRPr="000A2FA9">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Moore, 2018)</w:t>
            </w:r>
            <w:r w:rsidRPr="000A2FA9">
              <w:rPr>
                <w:rFonts w:ascii="Times New Roman" w:hAnsi="Times New Roman" w:cs="Times New Roman"/>
                <w:sz w:val="24"/>
                <w:szCs w:val="24"/>
              </w:rPr>
              <w:fldChar w:fldCharType="end"/>
            </w:r>
          </w:p>
          <w:p w14:paraId="70795ACF" w14:textId="77777777" w:rsidR="00BE19E0" w:rsidRPr="000A2FA9"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Making an A is a lot harder, so [my perfectionism] is much more stressful on me now than it ever was in high school.”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p>
          <w:p w14:paraId="7A9DBC32" w14:textId="77777777" w:rsidR="00BE19E0" w:rsidRPr="004D747B"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Perfectionists were reported as unsatisfied people who experience additional self-imposed stress. </w:t>
            </w:r>
            <w:r w:rsidRPr="000A2FA9">
              <w:rPr>
                <w:rFonts w:ascii="Times New Roman" w:hAnsi="Times New Roman" w:cs="Times New Roman"/>
                <w:sz w:val="24"/>
                <w:szCs w:val="24"/>
              </w:rPr>
              <w:fldChar w:fldCharType="begin">
                <w:fldData xml:space="preserve">PEVuZE5vdGU+PENpdGU+PEF1dGhvcj5SaWNlPC9BdXRob3I+PFllYXI+MjAwMzwvWWVhcj48UmVj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SaWNlPC9BdXRob3I+PFllYXI+MjAwMzwvWWVhcj48UmVj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Rice</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2003)</w:t>
            </w:r>
            <w:r w:rsidRPr="000A2FA9">
              <w:rPr>
                <w:rFonts w:ascii="Times New Roman" w:hAnsi="Times New Roman" w:cs="Times New Roman"/>
                <w:sz w:val="24"/>
                <w:szCs w:val="24"/>
              </w:rPr>
              <w:fldChar w:fldCharType="end"/>
            </w:r>
          </w:p>
          <w:p w14:paraId="1049B3E4" w14:textId="77777777" w:rsidR="00BE19E0" w:rsidRPr="004D747B" w:rsidRDefault="00BE19E0" w:rsidP="00BE19E0">
            <w:pPr>
              <w:pStyle w:val="ListParagraph"/>
              <w:numPr>
                <w:ilvl w:val="0"/>
                <w:numId w:val="7"/>
              </w:numPr>
              <w:spacing w:line="240" w:lineRule="auto"/>
              <w:ind w:left="181" w:hanging="141"/>
              <w:rPr>
                <w:rFonts w:ascii="Times New Roman" w:hAnsi="Times New Roman" w:cs="Times New Roman"/>
                <w:i/>
                <w:iCs/>
                <w:sz w:val="24"/>
                <w:szCs w:val="24"/>
              </w:rPr>
            </w:pPr>
            <w:r w:rsidRPr="004D747B">
              <w:rPr>
                <w:rFonts w:ascii="Times New Roman" w:hAnsi="Times New Roman" w:cs="Times New Roman"/>
                <w:sz w:val="24"/>
                <w:szCs w:val="24"/>
              </w:rPr>
              <w:t xml:space="preserve">Relevant external triggers… external pressure and stress. </w:t>
            </w:r>
            <w:r w:rsidRPr="004D747B">
              <w:rPr>
                <w:rFonts w:ascii="Times New Roman" w:hAnsi="Times New Roman" w:cs="Times New Roman"/>
                <w:sz w:val="24"/>
                <w:szCs w:val="24"/>
              </w:rPr>
              <w:fldChar w:fldCharType="begin">
                <w:fldData xml:space="preserve">PEVuZE5vdGU+PENpdGU+PEF1dGhvcj5UaGV3PC9BdXRob3I+PFllYXI+MjAxNzwvWWVhcj48UmVj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</w:fldData>
              </w:fldChar>
            </w:r>
            <w:r w:rsidRPr="004D747B">
              <w:rPr>
                <w:rFonts w:ascii="Times New Roman" w:hAnsi="Times New Roman" w:cs="Times New Roman"/>
                <w:sz w:val="24"/>
                <w:szCs w:val="24"/>
              </w:rPr>
              <w:instrText xml:space="preserve"> ADDIN EN.CITE </w:instrText>
            </w:r>
            <w:r w:rsidRPr="004D747B">
              <w:rPr>
                <w:rFonts w:ascii="Times New Roman" w:hAnsi="Times New Roman" w:cs="Times New Roman"/>
                <w:sz w:val="24"/>
                <w:szCs w:val="24"/>
              </w:rPr>
              <w:fldChar w:fldCharType="begin">
                <w:fldData xml:space="preserve">PEVuZE5vdGU+PENpdGU+PEF1dGhvcj5UaGV3PC9BdXRob3I+PFllYXI+MjAxNzwvWWVhcj48UmVj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</w:fldData>
              </w:fldChar>
            </w:r>
            <w:r w:rsidRPr="004D747B">
              <w:rPr>
                <w:rFonts w:ascii="Times New Roman" w:hAnsi="Times New Roman" w:cs="Times New Roman"/>
                <w:sz w:val="24"/>
                <w:szCs w:val="24"/>
              </w:rPr>
              <w:instrText xml:space="preserve"> ADDIN EN.CITE.DATA </w:instrText>
            </w:r>
            <w:r w:rsidRPr="004D747B">
              <w:rPr>
                <w:rFonts w:ascii="Times New Roman" w:hAnsi="Times New Roman" w:cs="Times New Roman"/>
                <w:sz w:val="24"/>
                <w:szCs w:val="24"/>
              </w:rPr>
            </w:r>
            <w:r w:rsidRPr="004D747B">
              <w:rPr>
                <w:rFonts w:ascii="Times New Roman" w:hAnsi="Times New Roman" w:cs="Times New Roman"/>
                <w:sz w:val="24"/>
                <w:szCs w:val="24"/>
              </w:rPr>
              <w:fldChar w:fldCharType="end"/>
            </w:r>
            <w:r w:rsidRPr="004D747B">
              <w:rPr>
                <w:rFonts w:ascii="Times New Roman" w:hAnsi="Times New Roman" w:cs="Times New Roman"/>
                <w:sz w:val="24"/>
                <w:szCs w:val="24"/>
              </w:rPr>
            </w:r>
            <w:r w:rsidRPr="004D747B">
              <w:rPr>
                <w:rFonts w:ascii="Times New Roman" w:hAnsi="Times New Roman" w:cs="Times New Roman"/>
                <w:sz w:val="24"/>
                <w:szCs w:val="24"/>
              </w:rPr>
              <w:fldChar w:fldCharType="separate"/>
            </w:r>
            <w:r w:rsidRPr="004D747B">
              <w:rPr>
                <w:rFonts w:ascii="Times New Roman" w:hAnsi="Times New Roman" w:cs="Times New Roman"/>
                <w:noProof/>
                <w:sz w:val="24"/>
                <w:szCs w:val="24"/>
              </w:rPr>
              <w:t>(Thew et al., 2017)</w:t>
            </w:r>
            <w:r w:rsidRPr="004D747B">
              <w:rPr>
                <w:rFonts w:ascii="Times New Roman" w:hAnsi="Times New Roman" w:cs="Times New Roman"/>
                <w:sz w:val="24"/>
                <w:szCs w:val="24"/>
              </w:rPr>
              <w:fldChar w:fldCharType="end"/>
            </w:r>
          </w:p>
        </w:tc>
      </w:tr>
      <w:tr w:rsidR="00BE19E0" w14:paraId="11C8C388" w14:textId="77777777" w:rsidTr="00A76D50">
        <w:trPr>
          <w:cantSplit/>
          <w:trHeight w:val="1408"/>
        </w:trPr>
        <w:tc>
          <w:tcPr>
            <w:tcW w:w="1134" w:type="dxa"/>
            <w:vMerge w:val="restart"/>
            <w:textDirection w:val="btLr"/>
          </w:tcPr>
          <w:p w14:paraId="31CC9F5A" w14:textId="77777777" w:rsidR="00BE19E0" w:rsidRPr="000A2FA9" w:rsidRDefault="00BE19E0" w:rsidP="00A76D50">
            <w:pPr>
              <w:ind w:left="113" w:right="113"/>
              <w:jc w:val="center"/>
              <w:rPr>
                <w:rFonts w:ascii="Times New Roman" w:hAnsi="Times New Roman" w:cs="Times New Roman"/>
                <w:b/>
                <w:bCs/>
                <w:sz w:val="24"/>
                <w:szCs w:val="24"/>
              </w:rPr>
            </w:pPr>
            <w:r w:rsidRPr="000A2FA9">
              <w:rPr>
                <w:rFonts w:ascii="Times New Roman" w:hAnsi="Times New Roman" w:cs="Times New Roman"/>
                <w:b/>
                <w:bCs/>
                <w:sz w:val="24"/>
                <w:szCs w:val="24"/>
              </w:rPr>
              <w:lastRenderedPageBreak/>
              <w:t>Depression (n=18)</w:t>
            </w:r>
          </w:p>
        </w:tc>
        <w:tc>
          <w:tcPr>
            <w:tcW w:w="14034" w:type="dxa"/>
          </w:tcPr>
          <w:p w14:paraId="120A0CA6" w14:textId="77777777" w:rsidR="00BE19E0" w:rsidRPr="000A2FA9" w:rsidRDefault="00BE19E0" w:rsidP="00A76D50">
            <w:pPr>
              <w:rPr>
                <w:rFonts w:ascii="Times New Roman" w:hAnsi="Times New Roman" w:cs="Times New Roman"/>
                <w:i/>
                <w:iCs/>
                <w:sz w:val="24"/>
                <w:szCs w:val="24"/>
              </w:rPr>
            </w:pPr>
            <w:r w:rsidRPr="000A2FA9">
              <w:rPr>
                <w:rFonts w:ascii="Times New Roman" w:hAnsi="Times New Roman" w:cs="Times New Roman"/>
                <w:b/>
                <w:bCs/>
                <w:sz w:val="24"/>
                <w:szCs w:val="24"/>
              </w:rPr>
              <w:t>Depression, feeling down, distress (n=12)</w:t>
            </w:r>
          </w:p>
          <w:p w14:paraId="269404B0"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HW: 6 little distress, 7 considerable distress. LW: 7 little distress, no considerate distress. Only 5 of the 36 participants said they had no distress, an indication that perfectionism caused some distress for almost all the participants, although this was more evident for those in the HW categor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Ashby et al., 2012)</w:t>
            </w:r>
            <w:r w:rsidRPr="000A2FA9">
              <w:rPr>
                <w:rFonts w:ascii="Times New Roman" w:hAnsi="Times New Roman" w:cs="Times New Roman"/>
                <w:sz w:val="24"/>
                <w:szCs w:val="24"/>
              </w:rPr>
              <w:fldChar w:fldCharType="end"/>
            </w:r>
          </w:p>
          <w:p w14:paraId="17849940"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I used to feel very mediocre or not good enough that I considered very many times thoughts of suicide and even an attempt one tim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Augsberger et al., 2018)</w:t>
            </w:r>
            <w:r w:rsidRPr="000A2FA9">
              <w:rPr>
                <w:rFonts w:ascii="Times New Roman" w:hAnsi="Times New Roman" w:cs="Times New Roman"/>
                <w:sz w:val="24"/>
                <w:szCs w:val="24"/>
              </w:rPr>
              <w:fldChar w:fldCharType="end"/>
            </w:r>
          </w:p>
          <w:p w14:paraId="54F7E066"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Feelings of hopelessnes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Clark et al., 2014)</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4689314"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and that then leads to all sorts of other things like you feel depressed or angry, so in that way it’s not helpful.”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Egan et al., 2013)</w:t>
            </w:r>
            <w:r w:rsidRPr="000A2FA9">
              <w:rPr>
                <w:rFonts w:ascii="Times New Roman" w:hAnsi="Times New Roman" w:cs="Times New Roman"/>
                <w:sz w:val="24"/>
                <w:szCs w:val="24"/>
              </w:rPr>
              <w:fldChar w:fldCharType="end"/>
            </w:r>
          </w:p>
          <w:p w14:paraId="7ADF40ED"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Feelin like you’re never good enough lead to a lot of feelings of unworthiness and loneliness because you retreat… I ended up dropping lots of courses in high school because I just felt I wasn’t good enough to even sit in the room and learn the material because I couldn’t learn it as fast as other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Farmer&lt;/Author&gt;&lt;Year&gt;2017&lt;/Year&gt;&lt;RecNum&gt;32&lt;/RecNum&gt;&lt;DisplayText&gt;(Farmer, Mackinnon, &amp;amp; Cowie,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Farmer</w:t>
            </w:r>
            <w:r>
              <w:rPr>
                <w:rFonts w:ascii="Times New Roman" w:hAnsi="Times New Roman" w:cs="Times New Roman"/>
                <w:sz w:val="24"/>
                <w:szCs w:val="24"/>
              </w:rPr>
              <w:t xml:space="preserve"> et al.</w:t>
            </w:r>
            <w:r w:rsidRPr="000A2FA9">
              <w:rPr>
                <w:rFonts w:ascii="Times New Roman" w:hAnsi="Times New Roman" w:cs="Times New Roman"/>
                <w:sz w:val="24"/>
                <w:szCs w:val="24"/>
              </w:rPr>
              <w:t>, 2017)</w:t>
            </w:r>
            <w:r w:rsidRPr="000A2FA9">
              <w:rPr>
                <w:rFonts w:ascii="Times New Roman" w:hAnsi="Times New Roman" w:cs="Times New Roman"/>
                <w:sz w:val="24"/>
                <w:szCs w:val="24"/>
              </w:rPr>
              <w:fldChar w:fldCharType="end"/>
            </w:r>
          </w:p>
          <w:p w14:paraId="61CABC0E"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Anxiety disorders and depressive problem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Gokaydin &amp; Ozcan, 2018)</w:t>
            </w:r>
            <w:r w:rsidRPr="000A2FA9">
              <w:rPr>
                <w:rFonts w:ascii="Times New Roman" w:hAnsi="Times New Roman" w:cs="Times New Roman"/>
                <w:sz w:val="24"/>
                <w:szCs w:val="24"/>
              </w:rPr>
              <w:fldChar w:fldCharType="end"/>
            </w:r>
          </w:p>
          <w:p w14:paraId="399D5DF2"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Loneliness and introversion are more frequently observed. Perfection and social isolation behaviours are witnessed.”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Gokaydin &amp; Ozcan, 2018)</w:t>
            </w:r>
            <w:r w:rsidRPr="000A2FA9">
              <w:rPr>
                <w:rFonts w:ascii="Times New Roman" w:hAnsi="Times New Roman" w:cs="Times New Roman"/>
                <w:sz w:val="24"/>
                <w:szCs w:val="24"/>
              </w:rPr>
              <w:fldChar w:fldCharType="end"/>
            </w:r>
          </w:p>
          <w:p w14:paraId="6529E63A"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Despite intense efforts to show themselves in a good mood and camouflage their feelings, what they feel is loneliness and insignificanc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Gokaydin &amp; Ozcan, 2018)</w:t>
            </w:r>
            <w:r w:rsidRPr="000A2FA9">
              <w:rPr>
                <w:rFonts w:ascii="Times New Roman" w:hAnsi="Times New Roman" w:cs="Times New Roman"/>
                <w:sz w:val="24"/>
                <w:szCs w:val="24"/>
              </w:rPr>
              <w:fldChar w:fldCharType="end"/>
            </w:r>
          </w:p>
          <w:p w14:paraId="13722CB2"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Should I be sort of wallowing in it a bit longer?”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Hill et al., 2015)</w:t>
            </w:r>
            <w:r w:rsidRPr="000A2FA9">
              <w:rPr>
                <w:rFonts w:ascii="Times New Roman" w:hAnsi="Times New Roman" w:cs="Times New Roman"/>
                <w:sz w:val="24"/>
                <w:szCs w:val="24"/>
              </w:rPr>
              <w:fldChar w:fldCharType="end"/>
            </w:r>
          </w:p>
          <w:p w14:paraId="1E29522D"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sometimes a hollow feeling that perhaps you need to be getting more – not enjoyment. I do not know how to put it. It’s almost hollow sometimes – you’re not getting – I do not know it’s that a victory… is a hollow victory because suddnely it’s no longer a victory it’s now a small step on the bigger ladder rather than actually your last goal… so suddenly… rather than looking at it as happy you’re looking at it as negatively sort of thing – I suppose in a more kind of distressed way; certainly more a negative way than a positive way.”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Hill et al., 2015)</w:t>
            </w:r>
            <w:r w:rsidRPr="000A2FA9">
              <w:rPr>
                <w:rFonts w:ascii="Times New Roman" w:hAnsi="Times New Roman" w:cs="Times New Roman"/>
                <w:sz w:val="24"/>
                <w:szCs w:val="24"/>
              </w:rPr>
              <w:fldChar w:fldCharType="end"/>
            </w:r>
          </w:p>
          <w:p w14:paraId="324253F4"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feels like the pressure to be ‘perfect’ has mounted to an enormous level… and when I don’t succeed at something I become somewhat depressed and moody.”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Merrell et al., 2011)</w:t>
            </w:r>
            <w:r w:rsidRPr="000A2FA9">
              <w:rPr>
                <w:rFonts w:ascii="Times New Roman" w:hAnsi="Times New Roman" w:cs="Times New Roman"/>
                <w:sz w:val="24"/>
                <w:szCs w:val="24"/>
              </w:rPr>
              <w:fldChar w:fldCharType="end"/>
            </w:r>
          </w:p>
          <w:p w14:paraId="359B75AF"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dwell on it…”, “… be pulled down by it…”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27FE7D56"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When you get a bad grade on a test, you feel bad inside, and when you are trying to go to sleep at night, you just feel guilt, like really bad, depressive guilt, like you did something seriously wrong that you should be ashamed of. And you have nobody to blame but yourself.”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p>
          <w:p w14:paraId="691B2003"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feels so upset because it is, like, all of this work is for nothing.”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50A7EFC7"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It would just take so much energy out of me just because I would focus so much more on the bad part of it, about not being good enough.”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p>
          <w:p w14:paraId="55A67338"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It’s normal to get B’s once in a while, I’ll get really upset. I want to be perfect and get all A’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a)</w:t>
            </w:r>
            <w:r w:rsidRPr="000A2FA9">
              <w:rPr>
                <w:rFonts w:ascii="Times New Roman" w:hAnsi="Times New Roman" w:cs="Times New Roman"/>
                <w:sz w:val="24"/>
                <w:szCs w:val="24"/>
              </w:rPr>
              <w:fldChar w:fldCharType="end"/>
            </w:r>
          </w:p>
          <w:p w14:paraId="6D9F0195"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lastRenderedPageBreak/>
              <w:t xml:space="preserve">“At first it was a drive to be even better, but then when I hit the ceiling with my own abilities, it kidn of just collapsed, and I just stopped doing things.”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et al., 2007)</w:t>
            </w:r>
            <w:r w:rsidRPr="000A2FA9">
              <w:rPr>
                <w:rFonts w:ascii="Times New Roman" w:hAnsi="Times New Roman" w:cs="Times New Roman"/>
                <w:sz w:val="24"/>
                <w:szCs w:val="24"/>
              </w:rPr>
              <w:fldChar w:fldCharType="end"/>
            </w:r>
          </w:p>
          <w:p w14:paraId="080CB3F5" w14:textId="77777777" w:rsidR="00BE19E0"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 xml:space="preserve">“… never happy…” </w:t>
            </w:r>
            <w:r w:rsidRPr="000A2FA9">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Rice et al., 2003)</w:t>
            </w:r>
            <w:r w:rsidRPr="000A2FA9">
              <w:rPr>
                <w:rFonts w:ascii="Times New Roman" w:hAnsi="Times New Roman" w:cs="Times New Roman"/>
                <w:sz w:val="24"/>
                <w:szCs w:val="24"/>
              </w:rPr>
              <w:fldChar w:fldCharType="end"/>
            </w:r>
          </w:p>
          <w:p w14:paraId="6A60772C" w14:textId="77777777" w:rsidR="00BE19E0" w:rsidRPr="004D747B" w:rsidRDefault="00BE19E0" w:rsidP="00BE19E0">
            <w:pPr>
              <w:pStyle w:val="EndNoteBibliography"/>
              <w:numPr>
                <w:ilvl w:val="0"/>
                <w:numId w:val="9"/>
              </w:numPr>
              <w:ind w:left="181" w:hanging="181"/>
              <w:rPr>
                <w:rFonts w:ascii="Times New Roman" w:hAnsi="Times New Roman" w:cs="Times New Roman"/>
                <w:sz w:val="24"/>
                <w:szCs w:val="24"/>
              </w:rPr>
            </w:pPr>
            <w:r w:rsidRPr="004D747B">
              <w:rPr>
                <w:rFonts w:ascii="Times New Roman" w:hAnsi="Times New Roman" w:cs="Times New Roman"/>
                <w:sz w:val="24"/>
                <w:szCs w:val="24"/>
              </w:rPr>
              <w:t xml:space="preserve">“… depression…” </w:t>
            </w:r>
            <w:r w:rsidRPr="004D747B">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D747B">
              <w:rPr>
                <w:rFonts w:ascii="Times New Roman" w:hAnsi="Times New Roman" w:cs="Times New Roman"/>
                <w:sz w:val="24"/>
                <w:szCs w:val="24"/>
              </w:rPr>
              <w:instrText xml:space="preserve"> ADDIN EN.CITE </w:instrText>
            </w:r>
            <w:r w:rsidRPr="004D747B">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D747B">
              <w:rPr>
                <w:rFonts w:ascii="Times New Roman" w:hAnsi="Times New Roman" w:cs="Times New Roman"/>
                <w:sz w:val="24"/>
                <w:szCs w:val="24"/>
              </w:rPr>
              <w:instrText xml:space="preserve"> ADDIN EN.CITE.DATA </w:instrText>
            </w:r>
            <w:r w:rsidRPr="004D747B">
              <w:rPr>
                <w:rFonts w:ascii="Times New Roman" w:hAnsi="Times New Roman" w:cs="Times New Roman"/>
                <w:sz w:val="24"/>
                <w:szCs w:val="24"/>
              </w:rPr>
            </w:r>
            <w:r w:rsidRPr="004D747B">
              <w:rPr>
                <w:rFonts w:ascii="Times New Roman" w:hAnsi="Times New Roman" w:cs="Times New Roman"/>
                <w:sz w:val="24"/>
                <w:szCs w:val="24"/>
              </w:rPr>
              <w:fldChar w:fldCharType="end"/>
            </w:r>
            <w:r w:rsidRPr="004D747B">
              <w:rPr>
                <w:rFonts w:ascii="Times New Roman" w:hAnsi="Times New Roman" w:cs="Times New Roman"/>
                <w:sz w:val="24"/>
                <w:szCs w:val="24"/>
              </w:rPr>
            </w:r>
            <w:r w:rsidRPr="004D747B">
              <w:rPr>
                <w:rFonts w:ascii="Times New Roman" w:hAnsi="Times New Roman" w:cs="Times New Roman"/>
                <w:sz w:val="24"/>
                <w:szCs w:val="24"/>
              </w:rPr>
              <w:fldChar w:fldCharType="separate"/>
            </w:r>
            <w:r w:rsidRPr="004D747B">
              <w:rPr>
                <w:rFonts w:ascii="Times New Roman" w:hAnsi="Times New Roman" w:cs="Times New Roman"/>
                <w:sz w:val="24"/>
                <w:szCs w:val="24"/>
              </w:rPr>
              <w:t>(Gotwals &amp; Spencer-Cavaliere, 2014)</w:t>
            </w:r>
            <w:r w:rsidRPr="004D747B">
              <w:rPr>
                <w:rFonts w:ascii="Times New Roman" w:hAnsi="Times New Roman" w:cs="Times New Roman"/>
                <w:sz w:val="24"/>
                <w:szCs w:val="24"/>
              </w:rPr>
              <w:fldChar w:fldCharType="end"/>
            </w:r>
          </w:p>
        </w:tc>
      </w:tr>
      <w:tr w:rsidR="00BE19E0" w14:paraId="676079DD" w14:textId="77777777" w:rsidTr="00A76D50">
        <w:trPr>
          <w:cantSplit/>
          <w:trHeight w:val="1408"/>
        </w:trPr>
        <w:tc>
          <w:tcPr>
            <w:tcW w:w="1134" w:type="dxa"/>
            <w:vMerge/>
            <w:tcBorders>
              <w:bottom w:val="nil"/>
            </w:tcBorders>
            <w:textDirection w:val="btLr"/>
          </w:tcPr>
          <w:p w14:paraId="5E01E523" w14:textId="77777777" w:rsidR="00BE19E0" w:rsidRPr="000A2FA9" w:rsidRDefault="00BE19E0" w:rsidP="00A76D50">
            <w:pPr>
              <w:ind w:left="113" w:right="113"/>
              <w:jc w:val="center"/>
              <w:rPr>
                <w:rFonts w:ascii="Times New Roman" w:hAnsi="Times New Roman" w:cs="Times New Roman"/>
                <w:b/>
                <w:bCs/>
                <w:sz w:val="24"/>
                <w:szCs w:val="24"/>
              </w:rPr>
            </w:pPr>
          </w:p>
        </w:tc>
        <w:tc>
          <w:tcPr>
            <w:tcW w:w="14034" w:type="dxa"/>
          </w:tcPr>
          <w:p w14:paraId="09C05A6B"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b/>
                <w:bCs/>
                <w:sz w:val="24"/>
                <w:szCs w:val="24"/>
              </w:rPr>
              <w:t xml:space="preserve">Blame, guilt (n=4) </w:t>
            </w:r>
          </w:p>
          <w:p w14:paraId="33596129"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If I do not work I feel guilty. I feel terrible if I do not work. But then sometimes I think, ‘well, what’s the point of working? I’m not getting the performances… why should I bother?</w:t>
            </w:r>
            <w:r>
              <w:rPr>
                <w:rFonts w:ascii="Times New Roman" w:hAnsi="Times New Roman" w:cs="Times New Roman"/>
                <w:sz w:val="24"/>
                <w:szCs w:val="24"/>
              </w:rPr>
              <w:t>”</w:t>
            </w:r>
            <w:r w:rsidRPr="000A2FA9">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06F134C5"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I couldn’t really blame the teacher, but I could blame myself probably… I should have studied more. The test was made so that you could get a good grade, and I didn’t, and it was my faul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p>
          <w:p w14:paraId="6E8218FE" w14:textId="77777777" w:rsidR="00BE19E0" w:rsidRPr="000A2FA9" w:rsidRDefault="00BE19E0" w:rsidP="00BE19E0">
            <w:pPr>
              <w:pStyle w:val="EndNoteBibliography"/>
              <w:numPr>
                <w:ilvl w:val="0"/>
                <w:numId w:val="9"/>
              </w:numPr>
              <w:ind w:left="181" w:hanging="181"/>
              <w:rPr>
                <w:rFonts w:ascii="Times New Roman" w:hAnsi="Times New Roman" w:cs="Times New Roman"/>
                <w:sz w:val="24"/>
                <w:szCs w:val="24"/>
              </w:rPr>
            </w:pPr>
            <w:r w:rsidRPr="000A2FA9">
              <w:rPr>
                <w:rFonts w:ascii="Times New Roman" w:hAnsi="Times New Roman" w:cs="Times New Roman"/>
                <w:sz w:val="24"/>
                <w:szCs w:val="24"/>
              </w:rPr>
              <w:t>“When you get a bad grade on a test, you feel bad inside, and when you are trying to go to sleep at night, you just feel guilt, like really bad, depressive guilt, like you did something seriously wrong that you should be ashamed of. And you have nobody to blame but your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p>
          <w:p w14:paraId="1005C7A8" w14:textId="77777777" w:rsidR="00BE19E0"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You know you shouldn’t feel guilty about it, but you feel so guilty it’s incredible.”</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a)</w:t>
            </w:r>
            <w:r w:rsidRPr="000A2FA9">
              <w:rPr>
                <w:rFonts w:ascii="Times New Roman" w:hAnsi="Times New Roman" w:cs="Times New Roman"/>
                <w:sz w:val="24"/>
                <w:szCs w:val="24"/>
              </w:rPr>
              <w:fldChar w:fldCharType="end"/>
            </w:r>
          </w:p>
          <w:p w14:paraId="48C9236A" w14:textId="77777777" w:rsidR="00BE19E0" w:rsidRPr="004D747B"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4D747B">
              <w:rPr>
                <w:rFonts w:ascii="Times New Roman" w:hAnsi="Times New Roman" w:cs="Times New Roman"/>
                <w:sz w:val="24"/>
                <w:szCs w:val="24"/>
              </w:rPr>
              <w:t xml:space="preserve">Guilt and anger as a result of imperfection </w:t>
            </w:r>
            <w:r w:rsidRPr="004D747B">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D747B">
              <w:rPr>
                <w:rFonts w:ascii="Times New Roman" w:hAnsi="Times New Roman" w:cs="Times New Roman"/>
                <w:sz w:val="24"/>
                <w:szCs w:val="24"/>
              </w:rPr>
              <w:instrText xml:space="preserve"> ADDIN EN.CITE </w:instrText>
            </w:r>
            <w:r w:rsidRPr="004D747B">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D747B">
              <w:rPr>
                <w:rFonts w:ascii="Times New Roman" w:hAnsi="Times New Roman" w:cs="Times New Roman"/>
                <w:sz w:val="24"/>
                <w:szCs w:val="24"/>
              </w:rPr>
              <w:instrText xml:space="preserve"> ADDIN EN.CITE.DATA </w:instrText>
            </w:r>
            <w:r w:rsidRPr="004D747B">
              <w:rPr>
                <w:rFonts w:ascii="Times New Roman" w:hAnsi="Times New Roman" w:cs="Times New Roman"/>
                <w:sz w:val="24"/>
                <w:szCs w:val="24"/>
              </w:rPr>
            </w:r>
            <w:r w:rsidRPr="004D747B">
              <w:rPr>
                <w:rFonts w:ascii="Times New Roman" w:hAnsi="Times New Roman" w:cs="Times New Roman"/>
                <w:sz w:val="24"/>
                <w:szCs w:val="24"/>
              </w:rPr>
              <w:fldChar w:fldCharType="end"/>
            </w:r>
            <w:r w:rsidRPr="004D747B">
              <w:rPr>
                <w:rFonts w:ascii="Times New Roman" w:hAnsi="Times New Roman" w:cs="Times New Roman"/>
                <w:sz w:val="24"/>
                <w:szCs w:val="24"/>
              </w:rPr>
            </w:r>
            <w:r w:rsidRPr="004D747B">
              <w:rPr>
                <w:rFonts w:ascii="Times New Roman" w:hAnsi="Times New Roman" w:cs="Times New Roman"/>
                <w:sz w:val="24"/>
                <w:szCs w:val="24"/>
              </w:rPr>
              <w:fldChar w:fldCharType="separate"/>
            </w:r>
            <w:r w:rsidRPr="004D747B">
              <w:rPr>
                <w:rFonts w:ascii="Times New Roman" w:hAnsi="Times New Roman" w:cs="Times New Roman"/>
                <w:noProof/>
                <w:sz w:val="24"/>
                <w:szCs w:val="24"/>
              </w:rPr>
              <w:t>(Neumeister et al., 2007)</w:t>
            </w:r>
            <w:r w:rsidRPr="004D747B">
              <w:rPr>
                <w:rFonts w:ascii="Times New Roman" w:hAnsi="Times New Roman" w:cs="Times New Roman"/>
                <w:sz w:val="24"/>
                <w:szCs w:val="24"/>
              </w:rPr>
              <w:fldChar w:fldCharType="end"/>
            </w:r>
          </w:p>
        </w:tc>
      </w:tr>
      <w:tr w:rsidR="00BE19E0" w14:paraId="1CC0FC58" w14:textId="77777777" w:rsidTr="00A76D50">
        <w:trPr>
          <w:cantSplit/>
          <w:trHeight w:val="1408"/>
        </w:trPr>
        <w:tc>
          <w:tcPr>
            <w:tcW w:w="1134" w:type="dxa"/>
            <w:vMerge w:val="restart"/>
            <w:tcBorders>
              <w:top w:val="nil"/>
            </w:tcBorders>
            <w:textDirection w:val="btLr"/>
          </w:tcPr>
          <w:p w14:paraId="7B3003C0" w14:textId="77777777" w:rsidR="00BE19E0" w:rsidRPr="000A2FA9" w:rsidRDefault="00BE19E0" w:rsidP="00A76D50">
            <w:pPr>
              <w:ind w:left="113" w:right="113"/>
              <w:jc w:val="center"/>
              <w:rPr>
                <w:rFonts w:ascii="Times New Roman" w:hAnsi="Times New Roman" w:cs="Times New Roman"/>
                <w:b/>
                <w:bCs/>
                <w:sz w:val="24"/>
                <w:szCs w:val="24"/>
              </w:rPr>
            </w:pPr>
          </w:p>
        </w:tc>
        <w:tc>
          <w:tcPr>
            <w:tcW w:w="14034" w:type="dxa"/>
          </w:tcPr>
          <w:p w14:paraId="7C0CCF3D"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b/>
                <w:bCs/>
                <w:sz w:val="24"/>
                <w:szCs w:val="24"/>
              </w:rPr>
              <w:t>Negative self-evaluation as a consequence of not meeting personal standards (n=7)</w:t>
            </w:r>
          </w:p>
          <w:p w14:paraId="127745FB"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Feel bad about self”, “critical of 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Ashby et al., 2012)</w:t>
            </w:r>
            <w:r w:rsidRPr="000A2FA9">
              <w:rPr>
                <w:rFonts w:ascii="Times New Roman" w:hAnsi="Times New Roman" w:cs="Times New Roman"/>
                <w:sz w:val="24"/>
                <w:szCs w:val="24"/>
              </w:rPr>
              <w:fldChar w:fldCharType="end"/>
            </w:r>
          </w:p>
          <w:p w14:paraId="04C47A8A"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Yes, absolutely… I believe it’s honestly my faul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p>
          <w:p w14:paraId="009DB722"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in the morning, you have to face yourself in the mirror, and think that I was too soft, and not tough enough to do the race…”</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p>
          <w:p w14:paraId="3D875344"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It’s that feeling of never being done.”</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a)</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0B922F39"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f I can do that, then I should be able to do better. If I could achieve that, if I worked a little harder, what could I have achieved?”</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a)</w:t>
            </w:r>
            <w:r w:rsidRPr="000A2FA9">
              <w:rPr>
                <w:rFonts w:ascii="Times New Roman" w:hAnsi="Times New Roman" w:cs="Times New Roman"/>
                <w:sz w:val="24"/>
                <w:szCs w:val="24"/>
              </w:rPr>
              <w:fldChar w:fldCharType="end"/>
            </w:r>
          </w:p>
          <w:p w14:paraId="022A62A5"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At school if I don’t do as well as I think I should be doing, then I feel like I’m fail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et al., 2007)</w:t>
            </w:r>
            <w:r w:rsidRPr="000A2FA9">
              <w:rPr>
                <w:rFonts w:ascii="Times New Roman" w:hAnsi="Times New Roman" w:cs="Times New Roman"/>
                <w:sz w:val="24"/>
                <w:szCs w:val="24"/>
              </w:rPr>
              <w:fldChar w:fldCharType="end"/>
            </w:r>
          </w:p>
          <w:p w14:paraId="2F170B9D"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think if I haven’t got something right, then I’m a bit of a worthless person. Or that I’m not good enough, sort of th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Riley &amp; Shafran, 2005)</w:t>
            </w:r>
            <w:r w:rsidRPr="000A2FA9">
              <w:rPr>
                <w:rFonts w:ascii="Times New Roman" w:hAnsi="Times New Roman" w:cs="Times New Roman"/>
                <w:sz w:val="24"/>
                <w:szCs w:val="24"/>
              </w:rPr>
              <w:fldChar w:fldCharType="end"/>
            </w:r>
          </w:p>
          <w:p w14:paraId="22255E4E"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External trigger for self-critical thoughts most frequently reported by the control and depression groups was making a mistake or failing at something.”</w:t>
            </w:r>
            <w:r w:rsidRPr="000A2FA9">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Thew et al., 2017)</w:t>
            </w:r>
            <w:r w:rsidRPr="000A2FA9">
              <w:rPr>
                <w:rFonts w:ascii="Times New Roman" w:hAnsi="Times New Roman" w:cs="Times New Roman"/>
                <w:sz w:val="24"/>
                <w:szCs w:val="24"/>
              </w:rPr>
              <w:fldChar w:fldCharType="end"/>
            </w:r>
          </w:p>
          <w:p w14:paraId="0E9F9FC5"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sz w:val="24"/>
                <w:szCs w:val="24"/>
              </w:rPr>
              <w:t>“… I was terrible at myself; I hated myself; I was my own worst enemy.”</w:t>
            </w:r>
            <w:r w:rsidRPr="000A2FA9">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LCBNeWJ1cmdoLCAm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LCBNeWJ1cmdoLCAm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van Staden</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09)</w:t>
            </w:r>
            <w:r w:rsidRPr="000A2FA9">
              <w:rPr>
                <w:rFonts w:ascii="Times New Roman" w:hAnsi="Times New Roman" w:cs="Times New Roman"/>
                <w:sz w:val="24"/>
                <w:szCs w:val="24"/>
              </w:rPr>
              <w:fldChar w:fldCharType="end"/>
            </w:r>
          </w:p>
        </w:tc>
      </w:tr>
      <w:tr w:rsidR="00BE19E0" w14:paraId="37D6C98D" w14:textId="77777777" w:rsidTr="00A76D50">
        <w:trPr>
          <w:cantSplit/>
          <w:trHeight w:val="1408"/>
        </w:trPr>
        <w:tc>
          <w:tcPr>
            <w:tcW w:w="1134" w:type="dxa"/>
            <w:vMerge/>
            <w:textDirection w:val="btLr"/>
          </w:tcPr>
          <w:p w14:paraId="329D8327" w14:textId="77777777" w:rsidR="00BE19E0" w:rsidRPr="000A2FA9" w:rsidRDefault="00BE19E0" w:rsidP="00A76D50">
            <w:pPr>
              <w:ind w:left="113" w:right="113"/>
              <w:jc w:val="center"/>
              <w:rPr>
                <w:rFonts w:ascii="Times New Roman" w:hAnsi="Times New Roman" w:cs="Times New Roman"/>
                <w:b/>
                <w:bCs/>
                <w:sz w:val="24"/>
                <w:szCs w:val="24"/>
              </w:rPr>
            </w:pPr>
          </w:p>
        </w:tc>
        <w:tc>
          <w:tcPr>
            <w:tcW w:w="14034" w:type="dxa"/>
          </w:tcPr>
          <w:p w14:paraId="5FBD3812"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b/>
                <w:bCs/>
                <w:sz w:val="24"/>
                <w:szCs w:val="24"/>
              </w:rPr>
              <w:t>Frustration, disappointment, anger (n=7)</w:t>
            </w:r>
          </w:p>
          <w:p w14:paraId="791D009F"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Increasingly throughout, I was getting really annoyed with myself, and I think that led to it getting worse in some plac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Clark et al., 2014)</w:t>
            </w:r>
            <w:r w:rsidRPr="000A2FA9">
              <w:rPr>
                <w:rFonts w:ascii="Times New Roman" w:hAnsi="Times New Roman" w:cs="Times New Roman"/>
                <w:sz w:val="24"/>
                <w:szCs w:val="24"/>
              </w:rPr>
              <w:fldChar w:fldCharType="end"/>
            </w:r>
          </w:p>
          <w:p w14:paraId="68ADDE27"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They were disappointed and annoyed with how it went… some spoke of embarrassment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Clark et al., 2014)</w:t>
            </w:r>
            <w:r w:rsidRPr="000A2FA9">
              <w:rPr>
                <w:rFonts w:ascii="Times New Roman" w:hAnsi="Times New Roman" w:cs="Times New Roman"/>
                <w:sz w:val="24"/>
                <w:szCs w:val="24"/>
              </w:rPr>
              <w:fldChar w:fldCharType="end"/>
            </w:r>
          </w:p>
          <w:p w14:paraId="71306AE3"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also you can get a bit frustrated with your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Egan et al., 2013)</w:t>
            </w:r>
            <w:r w:rsidRPr="000A2FA9">
              <w:rPr>
                <w:rFonts w:ascii="Times New Roman" w:hAnsi="Times New Roman" w:cs="Times New Roman"/>
                <w:sz w:val="24"/>
                <w:szCs w:val="24"/>
              </w:rPr>
              <w:fldChar w:fldCharType="end"/>
            </w:r>
          </w:p>
          <w:p w14:paraId="698175CE"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and that then leads to all sorts of other things like you feel depressed or angry, so in that way it’s not helpful.”</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Egan et al., 2013)</w:t>
            </w:r>
            <w:r w:rsidRPr="000A2FA9">
              <w:rPr>
                <w:rFonts w:ascii="Times New Roman" w:hAnsi="Times New Roman" w:cs="Times New Roman"/>
                <w:sz w:val="24"/>
                <w:szCs w:val="24"/>
              </w:rPr>
              <w:fldChar w:fldCharType="end"/>
            </w:r>
          </w:p>
          <w:p w14:paraId="26915D0B"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but you are so frustrated with your won work and your own lakc of perfectionism.”</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Moore, 2018)</w:t>
            </w:r>
            <w:r w:rsidRPr="000A2FA9">
              <w:rPr>
                <w:rFonts w:ascii="Times New Roman" w:hAnsi="Times New Roman" w:cs="Times New Roman"/>
                <w:sz w:val="24"/>
                <w:szCs w:val="24"/>
              </w:rPr>
              <w:fldChar w:fldCharType="end"/>
            </w:r>
          </w:p>
          <w:p w14:paraId="31AB367B"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It makes me angry when I am not rewarded for my effort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p>
          <w:p w14:paraId="1055CB1A"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strong feelings of frustration and anger.”</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65D63AF"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angry at my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07C6161B"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It frustrates me because, if it is my mistake, I know I have control over the situation and I know I could have done it righ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2004b)</w:t>
            </w:r>
            <w:r w:rsidRPr="000A2FA9">
              <w:rPr>
                <w:rFonts w:ascii="Times New Roman" w:hAnsi="Times New Roman" w:cs="Times New Roman"/>
                <w:sz w:val="24"/>
                <w:szCs w:val="24"/>
              </w:rPr>
              <w:fldChar w:fldCharType="end"/>
            </w:r>
          </w:p>
          <w:p w14:paraId="554AC201" w14:textId="77777777" w:rsidR="00BE19E0" w:rsidRPr="000A2FA9" w:rsidRDefault="00BE19E0" w:rsidP="00BE19E0">
            <w:pPr>
              <w:pStyle w:val="EndNoteBibliography"/>
              <w:numPr>
                <w:ilvl w:val="0"/>
                <w:numId w:val="8"/>
              </w:numPr>
              <w:ind w:left="181" w:hanging="141"/>
              <w:rPr>
                <w:rFonts w:ascii="Times New Roman" w:hAnsi="Times New Roman" w:cs="Times New Roman"/>
                <w:sz w:val="24"/>
                <w:szCs w:val="24"/>
              </w:rPr>
            </w:pPr>
            <w:r w:rsidRPr="000A2FA9">
              <w:rPr>
                <w:rFonts w:ascii="Times New Roman" w:hAnsi="Times New Roman" w:cs="Times New Roman"/>
                <w:sz w:val="24"/>
                <w:szCs w:val="24"/>
              </w:rPr>
              <w:t>“… and it was something that was completely within my power to meet those expectations, and I did not, and that made me angry.”</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sz w:val="24"/>
                <w:szCs w:val="24"/>
              </w:rPr>
              <w:t>(Neumeister et al., 2007)</w:t>
            </w:r>
            <w:r w:rsidRPr="000A2FA9">
              <w:rPr>
                <w:rFonts w:ascii="Times New Roman" w:hAnsi="Times New Roman" w:cs="Times New Roman"/>
                <w:sz w:val="24"/>
                <w:szCs w:val="24"/>
              </w:rPr>
              <w:fldChar w:fldCharType="end"/>
            </w:r>
          </w:p>
          <w:p w14:paraId="3001830C"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Guilt and anger as a result of imperfection</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et al., 2007)</w:t>
            </w:r>
            <w:r w:rsidRPr="000A2FA9">
              <w:rPr>
                <w:rFonts w:ascii="Times New Roman" w:hAnsi="Times New Roman" w:cs="Times New Roman"/>
                <w:sz w:val="24"/>
                <w:szCs w:val="24"/>
              </w:rPr>
              <w:fldChar w:fldCharType="end"/>
            </w:r>
          </w:p>
          <w:p w14:paraId="450D1F4D"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Ballistic”</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et al., 2007)</w:t>
            </w:r>
            <w:r w:rsidRPr="000A2FA9">
              <w:rPr>
                <w:rFonts w:ascii="Times New Roman" w:hAnsi="Times New Roman" w:cs="Times New Roman"/>
                <w:sz w:val="24"/>
                <w:szCs w:val="24"/>
              </w:rPr>
              <w:fldChar w:fldCharType="end"/>
            </w:r>
          </w:p>
          <w:p w14:paraId="2376B2CD"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that is frustrating because you feel like you’ve failed at liv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Robb&lt;/Author&gt;&lt;Year&gt;2018&lt;/Year&gt;&lt;RecNum&gt;10&lt;/RecNum&gt;&lt;DisplayText&gt;(Robb, Due, &amp;amp; Venning,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Robb, Due, &amp; Venning, 2018)</w:t>
            </w:r>
            <w:r w:rsidRPr="000A2FA9">
              <w:rPr>
                <w:rFonts w:ascii="Times New Roman" w:hAnsi="Times New Roman" w:cs="Times New Roman"/>
                <w:sz w:val="24"/>
                <w:szCs w:val="24"/>
              </w:rPr>
              <w:fldChar w:fldCharType="end"/>
            </w:r>
          </w:p>
          <w:p w14:paraId="1BB6368B"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When they did not meet their high standards, they became angry with themselve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385744B1" w14:textId="77777777" w:rsidR="00BE19E0" w:rsidRPr="000A2FA9" w:rsidRDefault="00BE19E0" w:rsidP="00BE19E0">
            <w:pPr>
              <w:pStyle w:val="ListParagraph"/>
              <w:numPr>
                <w:ilvl w:val="0"/>
                <w:numId w:val="9"/>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They became angry with themselves and their parent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06F31E1C" w14:textId="77777777" w:rsidR="00BE19E0" w:rsidRPr="000A2FA9" w:rsidRDefault="00BE19E0" w:rsidP="00A76D50">
            <w:pPr>
              <w:rPr>
                <w:rFonts w:ascii="Times New Roman" w:hAnsi="Times New Roman" w:cs="Times New Roman"/>
                <w:b/>
                <w:bCs/>
                <w:sz w:val="24"/>
                <w:szCs w:val="24"/>
              </w:rPr>
            </w:pPr>
            <w:r w:rsidRPr="000A2FA9">
              <w:rPr>
                <w:rFonts w:ascii="Times New Roman" w:hAnsi="Times New Roman" w:cs="Times New Roman"/>
                <w:sz w:val="24"/>
                <w:szCs w:val="24"/>
              </w:rPr>
              <w:t>“… frust</w:t>
            </w:r>
            <w:r>
              <w:rPr>
                <w:rFonts w:ascii="Times New Roman" w:hAnsi="Times New Roman" w:cs="Times New Roman"/>
                <w:sz w:val="24"/>
                <w:szCs w:val="24"/>
              </w:rPr>
              <w:t>r</w:t>
            </w:r>
            <w:r w:rsidRPr="000A2FA9">
              <w:rPr>
                <w:rFonts w:ascii="Times New Roman" w:hAnsi="Times New Roman" w:cs="Times New Roman"/>
                <w:sz w:val="24"/>
                <w:szCs w:val="24"/>
              </w:rPr>
              <w:t>ated…”</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twals &amp; Spencer-Cavaliere, 2014)</w:t>
            </w:r>
            <w:r w:rsidRPr="000A2FA9">
              <w:rPr>
                <w:rFonts w:ascii="Times New Roman" w:hAnsi="Times New Roman" w:cs="Times New Roman"/>
                <w:sz w:val="24"/>
                <w:szCs w:val="24"/>
              </w:rPr>
              <w:fldChar w:fldCharType="end"/>
            </w:r>
          </w:p>
        </w:tc>
      </w:tr>
      <w:tr w:rsidR="00BE19E0" w14:paraId="086D61BB" w14:textId="77777777" w:rsidTr="00A76D50">
        <w:trPr>
          <w:cantSplit/>
          <w:trHeight w:val="1408"/>
        </w:trPr>
        <w:tc>
          <w:tcPr>
            <w:tcW w:w="1134" w:type="dxa"/>
            <w:textDirection w:val="btLr"/>
          </w:tcPr>
          <w:p w14:paraId="45FEF499" w14:textId="77777777" w:rsidR="00BE19E0" w:rsidRPr="000A2FA9" w:rsidRDefault="00BE19E0" w:rsidP="00A76D50">
            <w:pPr>
              <w:jc w:val="center"/>
              <w:rPr>
                <w:rFonts w:ascii="Times New Roman" w:hAnsi="Times New Roman" w:cs="Times New Roman"/>
                <w:b/>
                <w:bCs/>
                <w:sz w:val="24"/>
                <w:szCs w:val="24"/>
              </w:rPr>
            </w:pPr>
            <w:r w:rsidRPr="000A2FA9">
              <w:rPr>
                <w:rFonts w:ascii="Times New Roman" w:hAnsi="Times New Roman" w:cs="Times New Roman"/>
                <w:b/>
                <w:bCs/>
                <w:sz w:val="24"/>
                <w:szCs w:val="24"/>
              </w:rPr>
              <w:lastRenderedPageBreak/>
              <w:t>Failure and mistakes</w:t>
            </w:r>
          </w:p>
          <w:p w14:paraId="60FA6B45" w14:textId="77777777" w:rsidR="00BE19E0" w:rsidRPr="000A2FA9" w:rsidRDefault="00BE19E0" w:rsidP="00A76D50">
            <w:pPr>
              <w:ind w:left="113" w:right="113"/>
              <w:jc w:val="center"/>
              <w:rPr>
                <w:rFonts w:ascii="Times New Roman" w:hAnsi="Times New Roman" w:cs="Times New Roman"/>
                <w:b/>
                <w:bCs/>
                <w:sz w:val="24"/>
                <w:szCs w:val="24"/>
              </w:rPr>
            </w:pPr>
            <w:r w:rsidRPr="000A2FA9">
              <w:rPr>
                <w:rFonts w:ascii="Times New Roman" w:hAnsi="Times New Roman" w:cs="Times New Roman"/>
                <w:b/>
                <w:bCs/>
                <w:sz w:val="24"/>
                <w:szCs w:val="24"/>
              </w:rPr>
              <w:t>(n=13)</w:t>
            </w:r>
          </w:p>
        </w:tc>
        <w:tc>
          <w:tcPr>
            <w:tcW w:w="14034" w:type="dxa"/>
          </w:tcPr>
          <w:p w14:paraId="01F2202B" w14:textId="77777777" w:rsidR="00BE19E0" w:rsidRPr="000A2FA9" w:rsidRDefault="00BE19E0" w:rsidP="00A76D50">
            <w:pPr>
              <w:rPr>
                <w:rFonts w:ascii="Times New Roman" w:hAnsi="Times New Roman" w:cs="Times New Roman"/>
                <w:i/>
                <w:iCs/>
                <w:sz w:val="24"/>
                <w:szCs w:val="24"/>
              </w:rPr>
            </w:pPr>
            <w:r w:rsidRPr="000A2FA9">
              <w:rPr>
                <w:rFonts w:ascii="Times New Roman" w:hAnsi="Times New Roman" w:cs="Times New Roman"/>
                <w:b/>
                <w:bCs/>
                <w:sz w:val="24"/>
                <w:szCs w:val="24"/>
              </w:rPr>
              <w:t>Fear of failure/mistakes (n=9)</w:t>
            </w:r>
          </w:p>
          <w:p w14:paraId="40C8CCE4"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HW/LW: “fearful of mistak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Ashby et al., 2012)</w:t>
            </w:r>
            <w:r w:rsidRPr="000A2FA9">
              <w:rPr>
                <w:rFonts w:ascii="Times New Roman" w:hAnsi="Times New Roman" w:cs="Times New Roman"/>
                <w:sz w:val="24"/>
                <w:szCs w:val="24"/>
              </w:rPr>
              <w:fldChar w:fldCharType="end"/>
            </w:r>
          </w:p>
          <w:p w14:paraId="7269144E"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feeling pressure not to make mistak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Clark et al., 2014)</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43CDE22"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Just try and think about the stupid music. I just don’t know how to do it. There is so much to learn in this subject isn’t there? How will I ever get it righ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Clark et al., 2014)</w:t>
            </w:r>
            <w:r w:rsidRPr="000A2FA9">
              <w:rPr>
                <w:rFonts w:ascii="Times New Roman" w:hAnsi="Times New Roman" w:cs="Times New Roman"/>
                <w:sz w:val="24"/>
                <w:szCs w:val="24"/>
              </w:rPr>
              <w:fldChar w:fldCharType="end"/>
            </w:r>
          </w:p>
          <w:p w14:paraId="6E22AA78"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made so many mistakes talking, grammatically, everything… I made a lot of mistakes. They make me nervou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regersen&lt;/Author&gt;&lt;Year&gt;2002&lt;/Year&gt;&lt;RecNum&gt;29&lt;/RecNum&gt;&lt;DisplayText&gt;(Gregersen &amp;amp; Horwitz, 2002)&lt;/DisplayText&gt;&lt;record&gt;&lt;rec-number&gt;29&lt;/rec-number&gt;&lt;foreign-keys&gt;&lt;key app="EN" db-id="ftredaw9e5ptxbeppxe5t0pedzpp09f5w9f9" timestamp="1595480650"&gt;29&lt;/key&gt;&lt;/foreign-keys&gt;&lt;ref-type name="Journal Article"&gt;17&lt;/ref-type&gt;&lt;contributors&gt;&lt;authors&gt;&lt;author&gt;Gregersen, Tammy&lt;/author&gt;&lt;author&gt;Horwitz, Elaine K.&lt;/author&gt;&lt;/authors&gt;&lt;/contributors&gt;&lt;auth-address&gt;Gregersen, Tammy: U de Atacama, Copayapu 485, Copiapo, Chile, Tgregersen@education.uda.cl&lt;/auth-address&gt;&lt;titles&gt;&lt;title&gt;Language learning and perfectionism: Anxious and non-anxious language learners&amp;apos; reactions to their own oral performance&lt;/title&gt;&lt;secondary-title&gt;Modern Language Journal&lt;/secondary-title&gt;&lt;/titles&gt;&lt;periodical&gt;&lt;full-title&gt;Modern Language Journal&lt;/full-title&gt;&lt;/periodical&gt;&lt;pages&gt;562-570&lt;/pages&gt;&lt;volume&gt;86&lt;/volume&gt;&lt;number&gt;4&lt;/number&gt;&lt;keywords&gt;&lt;keyword&gt;*Anxiety&lt;/keyword&gt;&lt;keyword&gt;*English as Second Language&lt;/keyword&gt;&lt;keyword&gt;*Foreign Language Learning&lt;/keyword&gt;&lt;keyword&gt;*Perfectionism&lt;/keyword&gt;&lt;keyword&gt;*Student Attitudes&lt;/keyword&gt;&lt;keyword&gt;College Students&lt;/keyword&gt;&lt;/keywords&gt;&lt;dates&gt;&lt;year&gt;2002&lt;/year&gt;&lt;/dates&gt;&lt;pub-location&gt;United Kingdom&lt;/pub-location&gt;&lt;publisher&gt;Blackwell Publishing&lt;/publisher&gt;&lt;isbn&gt;1540-4781(Electronic),0026-7902(Print)&lt;/isbn&gt;&lt;urls&gt;&lt;/urls&gt;&lt;electronic-resource-num&gt;10.1111/1540-4781.0016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regersen &amp; Horwitz, 2002)</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2F2C1EB"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Oh, I made so many mistak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regersen&lt;/Author&gt;&lt;Year&gt;2002&lt;/Year&gt;&lt;RecNum&gt;29&lt;/RecNum&gt;&lt;DisplayText&gt;(Gregersen &amp;amp; Horwitz, 2002)&lt;/DisplayText&gt;&lt;record&gt;&lt;rec-number&gt;29&lt;/rec-number&gt;&lt;foreign-keys&gt;&lt;key app="EN" db-id="ftredaw9e5ptxbeppxe5t0pedzpp09f5w9f9" timestamp="1595480650"&gt;29&lt;/key&gt;&lt;/foreign-keys&gt;&lt;ref-type name="Journal Article"&gt;17&lt;/ref-type&gt;&lt;contributors&gt;&lt;authors&gt;&lt;author&gt;Gregersen, Tammy&lt;/author&gt;&lt;author&gt;Horwitz, Elaine K.&lt;/author&gt;&lt;/authors&gt;&lt;/contributors&gt;&lt;auth-address&gt;Gregersen, Tammy: U de Atacama, Copayapu 485, Copiapo, Chile, Tgregersen@education.uda.cl&lt;/auth-address&gt;&lt;titles&gt;&lt;title&gt;Language learning and perfectionism: Anxious and non-anxious language learners&amp;apos; reactions to their own oral performance&lt;/title&gt;&lt;secondary-title&gt;Modern Language Journal&lt;/secondary-title&gt;&lt;/titles&gt;&lt;periodical&gt;&lt;full-title&gt;Modern Language Journal&lt;/full-title&gt;&lt;/periodical&gt;&lt;pages&gt;562-570&lt;/pages&gt;&lt;volume&gt;86&lt;/volume&gt;&lt;number&gt;4&lt;/number&gt;&lt;keywords&gt;&lt;keyword&gt;*Anxiety&lt;/keyword&gt;&lt;keyword&gt;*English as Second Language&lt;/keyword&gt;&lt;keyword&gt;*Foreign Language Learning&lt;/keyword&gt;&lt;keyword&gt;*Perfectionism&lt;/keyword&gt;&lt;keyword&gt;*Student Attitudes&lt;/keyword&gt;&lt;keyword&gt;College Students&lt;/keyword&gt;&lt;/keywords&gt;&lt;dates&gt;&lt;year&gt;2002&lt;/year&gt;&lt;/dates&gt;&lt;pub-location&gt;United Kingdom&lt;/pub-location&gt;&lt;publisher&gt;Blackwell Publishing&lt;/publisher&gt;&lt;isbn&gt;1540-4781(Electronic),0026-7902(Print)&lt;/isbn&gt;&lt;urls&gt;&lt;/urls&gt;&lt;electronic-resource-num&gt;10.1111/1540-4781.0016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regersen &amp; Horwitz, 2002)</w:t>
            </w:r>
            <w:r w:rsidRPr="000A2FA9">
              <w:rPr>
                <w:rFonts w:ascii="Times New Roman" w:hAnsi="Times New Roman" w:cs="Times New Roman"/>
                <w:sz w:val="24"/>
                <w:szCs w:val="24"/>
              </w:rPr>
              <w:fldChar w:fldCharType="end"/>
            </w:r>
          </w:p>
          <w:p w14:paraId="760625D1"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was very, very worried that I would be really bad… I’m really not used to being bad at anyth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64E5ADC6"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because you’ve got such drive I do not know if your fear of failure is more than say somebody who hasn’t got such a drive perhaps… I mean, referring to my friend – they hadn’t had such a fear of, you know, fail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Hill et al., 2015)</w:t>
            </w:r>
            <w:r w:rsidRPr="000A2FA9">
              <w:rPr>
                <w:rFonts w:ascii="Times New Roman" w:hAnsi="Times New Roman" w:cs="Times New Roman"/>
                <w:sz w:val="24"/>
                <w:szCs w:val="24"/>
              </w:rPr>
              <w:fldChar w:fldCharType="end"/>
            </w:r>
          </w:p>
          <w:p w14:paraId="5A485FAB"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There is always that fear that you won’t do well.”</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c)</w:t>
            </w:r>
            <w:r w:rsidRPr="000A2FA9">
              <w:rPr>
                <w:rFonts w:ascii="Times New Roman" w:hAnsi="Times New Roman" w:cs="Times New Roman"/>
                <w:sz w:val="24"/>
                <w:szCs w:val="24"/>
              </w:rPr>
              <w:fldChar w:fldCharType="end"/>
            </w:r>
          </w:p>
          <w:p w14:paraId="258AFBB0"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Avoidance of difficult tasks or abandoning them part way through to avoid failure. The primary motivation for striving to achieve appear to be fear of failure and the implications of such failure on self-evaluation.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Riley &amp; Shafran, 2005)</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5FE65D3C"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t would just be a total loss of security if I fell from this standard… I support it is a fear of… knowing that I would feel insecure inside my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Riley &amp; Shafran, 2005)</w:t>
            </w:r>
            <w:r w:rsidRPr="000A2FA9">
              <w:rPr>
                <w:rFonts w:ascii="Times New Roman" w:hAnsi="Times New Roman" w:cs="Times New Roman"/>
                <w:sz w:val="24"/>
                <w:szCs w:val="24"/>
              </w:rPr>
              <w:fldChar w:fldCharType="end"/>
            </w:r>
          </w:p>
          <w:p w14:paraId="2393BFE2"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Not making mistakes was the focus of their definition of perfectionism.”</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763508F4"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Not messing up.”</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6BA58042"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No mistak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7365B7D"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No screw up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0B609977"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Neurotic perfectionists’ intense concern over making mistake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13EC0F8C"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 Neurotic perfectionists were concerned about making mistakes.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Schuler, 2000)</w:t>
            </w:r>
            <w:r w:rsidRPr="000A2FA9">
              <w:rPr>
                <w:rFonts w:ascii="Times New Roman" w:hAnsi="Times New Roman" w:cs="Times New Roman"/>
                <w:sz w:val="24"/>
                <w:szCs w:val="24"/>
              </w:rPr>
              <w:fldChar w:fldCharType="end"/>
            </w:r>
          </w:p>
          <w:p w14:paraId="621D32DE"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xml:space="preserve">The fear of mistakes was spontaneously reported by a remarkably high proportion of children and adolescents. </w:t>
            </w:r>
            <w:r w:rsidRPr="000A2FA9">
              <w:rPr>
                <w:rFonts w:ascii="Times New Roman" w:hAnsi="Times New Roman" w:cs="Times New Roman"/>
                <w:sz w:val="24"/>
                <w:szCs w:val="24"/>
              </w:rPr>
              <w:fldChar w:fldCharType="begin">
                <w:fldData xml:space="preserve">PEVuZE5vdGU+PENpdGU+PEF1dGhvcj5Wb2dlbDwvQXV0aG9yPjxZZWFyPjIwMTk8L1llYXI+PFJl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Wb2dlbDwvQXV0aG9yPjxZZWFyPjIwMTk8L1llYXI+PFJl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Vogel</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xml:space="preserve"> 2019)</w:t>
            </w:r>
            <w:r w:rsidRPr="000A2FA9">
              <w:rPr>
                <w:rFonts w:ascii="Times New Roman" w:hAnsi="Times New Roman" w:cs="Times New Roman"/>
                <w:sz w:val="24"/>
                <w:szCs w:val="24"/>
              </w:rPr>
              <w:fldChar w:fldCharType="end"/>
            </w:r>
          </w:p>
          <w:p w14:paraId="153553A8" w14:textId="77777777" w:rsidR="00BE19E0" w:rsidRPr="00DD49D8"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the more you worry about not making a mistake, the more it happen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twals &amp; Spencer-Cavaliere, 2014)</w:t>
            </w:r>
            <w:r w:rsidRPr="000A2FA9">
              <w:rPr>
                <w:rFonts w:ascii="Times New Roman" w:hAnsi="Times New Roman" w:cs="Times New Roman"/>
                <w:sz w:val="24"/>
                <w:szCs w:val="24"/>
              </w:rPr>
              <w:fldChar w:fldCharType="end"/>
            </w:r>
          </w:p>
          <w:p w14:paraId="39D701D0" w14:textId="77777777" w:rsidR="00BE19E0" w:rsidRPr="000A2FA9" w:rsidRDefault="00BE19E0" w:rsidP="00A76D50">
            <w:pPr>
              <w:rPr>
                <w:rFonts w:ascii="Times New Roman" w:hAnsi="Times New Roman" w:cs="Times New Roman"/>
                <w:b/>
                <w:bCs/>
                <w:sz w:val="24"/>
                <w:szCs w:val="24"/>
              </w:rPr>
            </w:pPr>
          </w:p>
        </w:tc>
      </w:tr>
      <w:tr w:rsidR="00BE19E0" w14:paraId="534B7C57" w14:textId="77777777" w:rsidTr="00A76D50">
        <w:trPr>
          <w:cantSplit/>
          <w:trHeight w:val="1408"/>
        </w:trPr>
        <w:tc>
          <w:tcPr>
            <w:tcW w:w="1134" w:type="dxa"/>
            <w:textDirection w:val="btLr"/>
          </w:tcPr>
          <w:p w14:paraId="674AFC40" w14:textId="77777777" w:rsidR="00BE19E0" w:rsidRPr="000A2FA9" w:rsidRDefault="00BE19E0" w:rsidP="00A76D50">
            <w:pPr>
              <w:jc w:val="center"/>
              <w:rPr>
                <w:rFonts w:ascii="Times New Roman" w:hAnsi="Times New Roman" w:cs="Times New Roman"/>
                <w:b/>
                <w:bCs/>
                <w:sz w:val="24"/>
                <w:szCs w:val="24"/>
              </w:rPr>
            </w:pPr>
          </w:p>
        </w:tc>
        <w:tc>
          <w:tcPr>
            <w:tcW w:w="14034" w:type="dxa"/>
          </w:tcPr>
          <w:p w14:paraId="42BC21BB" w14:textId="77777777" w:rsidR="00BE19E0" w:rsidRPr="000A2FA9" w:rsidRDefault="00BE19E0" w:rsidP="00A76D50">
            <w:pPr>
              <w:rPr>
                <w:rFonts w:ascii="Times New Roman" w:hAnsi="Times New Roman" w:cs="Times New Roman"/>
                <w:i/>
                <w:iCs/>
                <w:sz w:val="24"/>
                <w:szCs w:val="24"/>
              </w:rPr>
            </w:pPr>
            <w:r w:rsidRPr="000A2FA9">
              <w:rPr>
                <w:rFonts w:ascii="Times New Roman" w:hAnsi="Times New Roman" w:cs="Times New Roman"/>
                <w:b/>
                <w:bCs/>
                <w:sz w:val="24"/>
                <w:szCs w:val="24"/>
              </w:rPr>
              <w:t>Interpretation of failure/mistakes (positive and negative) (n=6)</w:t>
            </w:r>
          </w:p>
          <w:p w14:paraId="4666CDC9"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No I didn’t really fail to meet it because I didn’t know what I was capable of achieving, so I was not disappointed.”</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70F18377"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that I’m human, that I can make mistakes as well! That you can’t do everything well all the time.”</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7C4D5833"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sz w:val="24"/>
                <w:szCs w:val="24"/>
              </w:rPr>
            </w:pPr>
            <w:r w:rsidRPr="000A2FA9">
              <w:rPr>
                <w:rFonts w:ascii="Times New Roman" w:hAnsi="Times New Roman" w:cs="Times New Roman"/>
                <w:sz w:val="24"/>
                <w:szCs w:val="24"/>
              </w:rPr>
              <w:t xml:space="preserve">Mistakes were not tolerated.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p>
          <w:p w14:paraId="3E3D92FD"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n the big scheme of things, it’s not the end of the world… it was just an unfortunate sequence of event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Egan et al., 2013)</w:t>
            </w:r>
            <w:r w:rsidRPr="000A2FA9">
              <w:rPr>
                <w:rFonts w:ascii="Times New Roman" w:hAnsi="Times New Roman" w:cs="Times New Roman"/>
                <w:sz w:val="24"/>
                <w:szCs w:val="24"/>
              </w:rPr>
              <w:fldChar w:fldCharType="end"/>
            </w:r>
          </w:p>
          <w:p w14:paraId="5B3CD47E"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had some grammatical errors, but small ones. I was fine. I am quite fluent and spontaneous. It wasn’t difficult to express my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Gregersen&lt;/Author&gt;&lt;Year&gt;2002&lt;/Year&gt;&lt;RecNum&gt;29&lt;/RecNum&gt;&lt;DisplayText&gt;(Gregersen &amp;amp; Horwitz, 2002)&lt;/DisplayText&gt;&lt;record&gt;&lt;rec-number&gt;29&lt;/rec-number&gt;&lt;foreign-keys&gt;&lt;key app="EN" db-id="ftredaw9e5ptxbeppxe5t0pedzpp09f5w9f9" timestamp="1595480650"&gt;29&lt;/key&gt;&lt;/foreign-keys&gt;&lt;ref-type name="Journal Article"&gt;17&lt;/ref-type&gt;&lt;contributors&gt;&lt;authors&gt;&lt;author&gt;Gregersen, Tammy&lt;/author&gt;&lt;author&gt;Horwitz, Elaine K.&lt;/author&gt;&lt;/authors&gt;&lt;/contributors&gt;&lt;auth-address&gt;Gregersen, Tammy: U de Atacama, Copayapu 485, Copiapo, Chile, Tgregersen@education.uda.cl&lt;/auth-address&gt;&lt;titles&gt;&lt;title&gt;Language learning and perfectionism: Anxious and non-anxious language learners&amp;apos; reactions to their own oral performance&lt;/title&gt;&lt;secondary-title&gt;Modern Language Journal&lt;/secondary-title&gt;&lt;/titles&gt;&lt;periodical&gt;&lt;full-title&gt;Modern Language Journal&lt;/full-title&gt;&lt;/periodical&gt;&lt;pages&gt;562-570&lt;/pages&gt;&lt;volume&gt;86&lt;/volume&gt;&lt;number&gt;4&lt;/number&gt;&lt;keywords&gt;&lt;keyword&gt;*Anxiety&lt;/keyword&gt;&lt;keyword&gt;*English as Second Language&lt;/keyword&gt;&lt;keyword&gt;*Foreign Language Learning&lt;/keyword&gt;&lt;keyword&gt;*Perfectionism&lt;/keyword&gt;&lt;keyword&gt;*Student Attitudes&lt;/keyword&gt;&lt;keyword&gt;College Students&lt;/keyword&gt;&lt;/keywords&gt;&lt;dates&gt;&lt;year&gt;2002&lt;/year&gt;&lt;/dates&gt;&lt;pub-location&gt;United Kingdom&lt;/pub-location&gt;&lt;publisher&gt;Blackwell Publishing&lt;/publisher&gt;&lt;isbn&gt;1540-4781(Electronic),0026-7902(Print)&lt;/isbn&gt;&lt;urls&gt;&lt;/urls&gt;&lt;electronic-resource-num&gt;10.1111/1540-4781.00161&lt;/electronic-resource-num&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regersen &amp; Horwitz, 2002)</w:t>
            </w:r>
            <w:r w:rsidRPr="000A2FA9">
              <w:rPr>
                <w:rFonts w:ascii="Times New Roman" w:hAnsi="Times New Roman" w:cs="Times New Roman"/>
                <w:sz w:val="24"/>
                <w:szCs w:val="24"/>
              </w:rPr>
              <w:fldChar w:fldCharType="end"/>
            </w:r>
          </w:p>
          <w:p w14:paraId="47B0C4C8"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but instead of being a constructive evaluation, I just beat myself up over what I have failed to do.”</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637A12C8"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minimize my successes, and then it seems reasonable that the failures would grow to take up that space.”</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5D2F7299"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dwell on it…”, “… be pulled down by i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004C3FA9"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Here’s this one weak spot, and that permeates everything else. It spoils everyth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0832F557"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Failures are of my own making. I attribute it to my unwillingness to put forth the effort needed to succeed. I’ve never felt there are things I can’t do… I know if I work hard enough, I can at least do respectably, if not excel. So the only excuse for failure in an academic area is my own lazines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25FAADE6"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 if I failed at something and I was disappointed about it, if I did equally as well on something else, then I would try to focus on that, I wouldn’t want to think about that.”</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1CEE279D"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t would not bother me nearly as much because I could concentrate on my achievements [instead].”</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77727F2C"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That grade should never happen again because I think I am capable of doing much better.”</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7E85A7F7"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turned it outward because people missed the same problems. So, if [the professor] is asking those and everyone is missing them, then there is something wrong… I studied for it, I can’t really blame myself.”</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r>
            <w:r w:rsidRPr="000A2FA9">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2004b)</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6889A364"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t’s okay, I’ll try better next time.”</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et al., 2007)</w:t>
            </w:r>
            <w:r w:rsidRPr="000A2FA9">
              <w:rPr>
                <w:rFonts w:ascii="Times New Roman" w:hAnsi="Times New Roman" w:cs="Times New Roman"/>
                <w:sz w:val="24"/>
                <w:szCs w:val="24"/>
              </w:rPr>
              <w:fldChar w:fldCharType="end"/>
            </w:r>
          </w:p>
          <w:p w14:paraId="034E2C7E" w14:textId="77777777" w:rsidR="00BE19E0" w:rsidRPr="004D747B"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 was the one giving tutoring out, but now I was the one who was receiving the tutoring. I did not like that idea at all. It was like, I’m perfect. I do not need tutoring.”</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 et al., 2007)</w:t>
            </w:r>
            <w:r w:rsidRPr="000A2FA9">
              <w:rPr>
                <w:rFonts w:ascii="Times New Roman" w:hAnsi="Times New Roman" w:cs="Times New Roman"/>
                <w:sz w:val="24"/>
                <w:szCs w:val="24"/>
              </w:rPr>
              <w:fldChar w:fldCharType="end"/>
            </w:r>
          </w:p>
          <w:p w14:paraId="690D863C"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I’ve learned to deal with failure sometimes.”</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LCBXaWxsaWFtcywg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LCBXaWxsaWFtcywg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Neumeister</w:t>
            </w:r>
            <w:r>
              <w:rPr>
                <w:rFonts w:ascii="Times New Roman" w:hAnsi="Times New Roman" w:cs="Times New Roman"/>
                <w:noProof/>
                <w:sz w:val="24"/>
                <w:szCs w:val="24"/>
              </w:rPr>
              <w:t xml:space="preserve"> et al.</w:t>
            </w:r>
            <w:r w:rsidRPr="000A2FA9">
              <w:rPr>
                <w:rFonts w:ascii="Times New Roman" w:hAnsi="Times New Roman" w:cs="Times New Roman"/>
                <w:noProof/>
                <w:sz w:val="24"/>
                <w:szCs w:val="24"/>
              </w:rPr>
              <w:t>, 2009)</w:t>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t xml:space="preserve"> </w:t>
            </w:r>
          </w:p>
          <w:p w14:paraId="46E388EF" w14:textId="77777777" w:rsidR="00BE19E0" w:rsidRPr="000A2FA9" w:rsidRDefault="00BE19E0" w:rsidP="00BE19E0">
            <w:pPr>
              <w:pStyle w:val="ListParagraph"/>
              <w:numPr>
                <w:ilvl w:val="0"/>
                <w:numId w:val="10"/>
              </w:numPr>
              <w:spacing w:line="240" w:lineRule="auto"/>
              <w:ind w:left="181" w:hanging="141"/>
              <w:rPr>
                <w:rFonts w:ascii="Times New Roman" w:hAnsi="Times New Roman" w:cs="Times New Roman"/>
                <w:i/>
                <w:iCs/>
                <w:sz w:val="24"/>
                <w:szCs w:val="24"/>
              </w:rPr>
            </w:pPr>
            <w:r w:rsidRPr="000A2FA9">
              <w:rPr>
                <w:rFonts w:ascii="Times New Roman" w:hAnsi="Times New Roman" w:cs="Times New Roman"/>
                <w:sz w:val="24"/>
                <w:szCs w:val="24"/>
              </w:rPr>
              <w:t>When discussing losses and mistakes, the unhealthy perfectionistic athletes shared that they had difficulties recovering and were very self-critical: “The hardest thing when you make a mistake is trying to like forget about that mistake and move on.”</w:t>
            </w:r>
            <w:r>
              <w:rPr>
                <w:rFonts w:ascii="Times New Roman" w:hAnsi="Times New Roman" w:cs="Times New Roman"/>
                <w:sz w:val="24"/>
                <w:szCs w:val="24"/>
              </w:rPr>
              <w:t xml:space="preserve"> </w: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 </w:instrText>
            </w:r>
            <w:r w:rsidRPr="000A2FA9">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0A2FA9">
              <w:rPr>
                <w:rFonts w:ascii="Times New Roman" w:hAnsi="Times New Roman" w:cs="Times New Roman"/>
                <w:sz w:val="24"/>
                <w:szCs w:val="24"/>
              </w:rPr>
              <w:instrText xml:space="preserve"> ADDIN EN.CITE.DATA </w:instrText>
            </w:r>
            <w:r w:rsidRPr="000A2FA9">
              <w:rPr>
                <w:rFonts w:ascii="Times New Roman" w:hAnsi="Times New Roman" w:cs="Times New Roman"/>
                <w:sz w:val="24"/>
                <w:szCs w:val="24"/>
              </w:rPr>
            </w:r>
            <w:r w:rsidRPr="000A2FA9">
              <w:rPr>
                <w:rFonts w:ascii="Times New Roman" w:hAnsi="Times New Roman" w:cs="Times New Roman"/>
                <w:sz w:val="24"/>
                <w:szCs w:val="24"/>
              </w:rPr>
              <w:fldChar w:fldCharType="end"/>
            </w:r>
            <w:r w:rsidRPr="000A2FA9">
              <w:rPr>
                <w:rFonts w:ascii="Times New Roman" w:hAnsi="Times New Roman" w:cs="Times New Roman"/>
                <w:sz w:val="24"/>
                <w:szCs w:val="24"/>
              </w:rPr>
            </w:r>
            <w:r w:rsidRPr="000A2FA9">
              <w:rPr>
                <w:rFonts w:ascii="Times New Roman" w:hAnsi="Times New Roman" w:cs="Times New Roman"/>
                <w:sz w:val="24"/>
                <w:szCs w:val="24"/>
              </w:rPr>
              <w:fldChar w:fldCharType="separate"/>
            </w:r>
            <w:r w:rsidRPr="000A2FA9">
              <w:rPr>
                <w:rFonts w:ascii="Times New Roman" w:hAnsi="Times New Roman" w:cs="Times New Roman"/>
                <w:noProof/>
                <w:sz w:val="24"/>
                <w:szCs w:val="24"/>
              </w:rPr>
              <w:t>(Gotwals &amp; Spencer-Cavaliere, 2014)</w:t>
            </w:r>
            <w:r w:rsidRPr="000A2FA9">
              <w:rPr>
                <w:rFonts w:ascii="Times New Roman" w:hAnsi="Times New Roman" w:cs="Times New Roman"/>
                <w:sz w:val="24"/>
                <w:szCs w:val="24"/>
              </w:rPr>
              <w:fldChar w:fldCharType="end"/>
            </w:r>
          </w:p>
          <w:p w14:paraId="22092134" w14:textId="77777777" w:rsidR="00BE19E0" w:rsidRPr="000A2FA9" w:rsidRDefault="00BE19E0" w:rsidP="00A76D50">
            <w:pPr>
              <w:rPr>
                <w:rFonts w:ascii="Times New Roman" w:hAnsi="Times New Roman" w:cs="Times New Roman"/>
                <w:b/>
                <w:bCs/>
                <w:sz w:val="24"/>
                <w:szCs w:val="24"/>
              </w:rPr>
            </w:pPr>
          </w:p>
        </w:tc>
      </w:tr>
      <w:tr w:rsidR="00BE19E0" w14:paraId="173363A1" w14:textId="77777777" w:rsidTr="00A76D50">
        <w:trPr>
          <w:cantSplit/>
          <w:trHeight w:val="1408"/>
        </w:trPr>
        <w:tc>
          <w:tcPr>
            <w:tcW w:w="1134" w:type="dxa"/>
            <w:vMerge w:val="restart"/>
            <w:textDirection w:val="btLr"/>
          </w:tcPr>
          <w:p w14:paraId="11EDF524" w14:textId="77777777" w:rsidR="00BE19E0" w:rsidRPr="004F549A" w:rsidRDefault="00BE19E0" w:rsidP="00A76D50">
            <w:pPr>
              <w:jc w:val="center"/>
              <w:rPr>
                <w:rFonts w:ascii="Times New Roman" w:hAnsi="Times New Roman" w:cs="Times New Roman"/>
                <w:b/>
                <w:bCs/>
                <w:sz w:val="24"/>
                <w:szCs w:val="24"/>
              </w:rPr>
            </w:pPr>
            <w:r w:rsidRPr="004F549A">
              <w:rPr>
                <w:rFonts w:ascii="Times New Roman" w:hAnsi="Times New Roman" w:cs="Times New Roman"/>
                <w:b/>
                <w:bCs/>
                <w:sz w:val="24"/>
                <w:szCs w:val="24"/>
              </w:rPr>
              <w:lastRenderedPageBreak/>
              <w:t>Pressure</w:t>
            </w:r>
          </w:p>
          <w:p w14:paraId="70E23041" w14:textId="77777777" w:rsidR="00BE19E0" w:rsidRPr="000A2FA9" w:rsidRDefault="00BE19E0" w:rsidP="00A76D50">
            <w:pPr>
              <w:jc w:val="center"/>
              <w:rPr>
                <w:rFonts w:ascii="Times New Roman" w:hAnsi="Times New Roman" w:cs="Times New Roman"/>
                <w:b/>
                <w:bCs/>
                <w:sz w:val="24"/>
                <w:szCs w:val="24"/>
              </w:rPr>
            </w:pPr>
            <w:r w:rsidRPr="004F549A">
              <w:rPr>
                <w:rFonts w:ascii="Times New Roman" w:hAnsi="Times New Roman" w:cs="Times New Roman"/>
                <w:b/>
                <w:bCs/>
                <w:sz w:val="24"/>
                <w:szCs w:val="24"/>
              </w:rPr>
              <w:t>(n=26)</w:t>
            </w:r>
          </w:p>
        </w:tc>
        <w:tc>
          <w:tcPr>
            <w:tcW w:w="14034" w:type="dxa"/>
          </w:tcPr>
          <w:p w14:paraId="30622713" w14:textId="77777777" w:rsidR="00BE19E0" w:rsidRPr="004F549A" w:rsidRDefault="00BE19E0" w:rsidP="00A76D50">
            <w:pPr>
              <w:rPr>
                <w:rFonts w:ascii="Times New Roman" w:hAnsi="Times New Roman" w:cs="Times New Roman"/>
                <w:i/>
                <w:iCs/>
                <w:sz w:val="24"/>
                <w:szCs w:val="24"/>
              </w:rPr>
            </w:pPr>
            <w:r w:rsidRPr="004F549A">
              <w:rPr>
                <w:rFonts w:ascii="Times New Roman" w:hAnsi="Times New Roman" w:cs="Times New Roman"/>
                <w:b/>
                <w:bCs/>
                <w:sz w:val="24"/>
                <w:szCs w:val="24"/>
              </w:rPr>
              <w:t>Pressure to succeed (n=3)</w:t>
            </w:r>
          </w:p>
          <w:p w14:paraId="4081C850" w14:textId="77777777" w:rsidR="00BE19E0" w:rsidRPr="004F549A"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F549A">
              <w:rPr>
                <w:rFonts w:ascii="Times New Roman" w:hAnsi="Times New Roman" w:cs="Times New Roman"/>
                <w:sz w:val="24"/>
                <w:szCs w:val="24"/>
              </w:rPr>
              <w:t>“… I always place a certain amount of pressure on myself. Regardless of how I am doing in a match, I never feel fully satisfi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Swann, &amp;amp; Crust,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w:t>
            </w:r>
            <w:r>
              <w:rPr>
                <w:rFonts w:ascii="Times New Roman" w:hAnsi="Times New Roman" w:cs="Times New Roman"/>
                <w:noProof/>
                <w:sz w:val="24"/>
                <w:szCs w:val="24"/>
              </w:rPr>
              <w:t xml:space="preserve"> et al.</w:t>
            </w:r>
            <w:r w:rsidRPr="004F549A">
              <w:rPr>
                <w:rFonts w:ascii="Times New Roman" w:hAnsi="Times New Roman" w:cs="Times New Roman"/>
                <w:noProof/>
                <w:sz w:val="24"/>
                <w:szCs w:val="24"/>
              </w:rPr>
              <w:t>, 2016)</w:t>
            </w:r>
            <w:r w:rsidRPr="004F549A">
              <w:rPr>
                <w:rFonts w:ascii="Times New Roman" w:hAnsi="Times New Roman" w:cs="Times New Roman"/>
                <w:sz w:val="24"/>
                <w:szCs w:val="24"/>
              </w:rPr>
              <w:fldChar w:fldCharType="end"/>
            </w:r>
          </w:p>
          <w:p w14:paraId="4DEE78AF" w14:textId="77777777" w:rsidR="00BE19E0" w:rsidRPr="004F549A"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F549A">
              <w:rPr>
                <w:rFonts w:ascii="Times New Roman" w:hAnsi="Times New Roman" w:cs="Times New Roman"/>
                <w:sz w:val="24"/>
                <w:szCs w:val="24"/>
              </w:rPr>
              <w:t xml:space="preserve">… Needing to perform well academically in order to enter or remain in their chosen field of study.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5098A053" w14:textId="77777777" w:rsidR="00BE19E0" w:rsidRPr="004F549A"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F549A">
              <w:rPr>
                <w:rFonts w:ascii="Times New Roman" w:hAnsi="Times New Roman" w:cs="Times New Roman"/>
                <w:sz w:val="24"/>
                <w:szCs w:val="24"/>
              </w:rPr>
              <w:t xml:space="preserve">Another participant noted her tendency to put “enormous” pressure on herself to succeed academically, an expectation to perform which was intensified since coming to colleg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0A4B6653" w14:textId="77777777" w:rsidR="00BE19E0" w:rsidRPr="004F549A"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F549A">
              <w:rPr>
                <w:rFonts w:ascii="Times New Roman" w:hAnsi="Times New Roman" w:cs="Times New Roman"/>
                <w:sz w:val="24"/>
                <w:szCs w:val="24"/>
              </w:rPr>
              <w:t xml:space="preserve">The pressure to succeed…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09A12D49" w14:textId="77777777" w:rsidR="00BE19E0" w:rsidRPr="004D747B"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F549A">
              <w:rPr>
                <w:rFonts w:ascii="Times New Roman" w:hAnsi="Times New Roman" w:cs="Times New Roman"/>
                <w:sz w:val="24"/>
                <w:szCs w:val="24"/>
              </w:rPr>
              <w:t xml:space="preserve">“I often worry about my future. Will I be successfully after colleg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075306AA" w14:textId="77777777" w:rsidR="00BE19E0" w:rsidRPr="004D747B" w:rsidRDefault="00BE19E0" w:rsidP="00BE19E0">
            <w:pPr>
              <w:pStyle w:val="ListParagraph"/>
              <w:numPr>
                <w:ilvl w:val="0"/>
                <w:numId w:val="12"/>
              </w:numPr>
              <w:spacing w:line="240" w:lineRule="auto"/>
              <w:ind w:left="181" w:hanging="181"/>
              <w:rPr>
                <w:rFonts w:ascii="Times New Roman" w:hAnsi="Times New Roman" w:cs="Times New Roman"/>
                <w:i/>
                <w:iCs/>
                <w:sz w:val="24"/>
                <w:szCs w:val="24"/>
              </w:rPr>
            </w:pPr>
            <w:r w:rsidRPr="004D747B">
              <w:rPr>
                <w:rFonts w:ascii="Times New Roman" w:hAnsi="Times New Roman" w:cs="Times New Roman"/>
                <w:sz w:val="24"/>
                <w:szCs w:val="24"/>
              </w:rPr>
              <w:t xml:space="preserve">“I thought if I didn’t take this class, I was showing right there that I couldn’t do it. If I had not taken it, I wouldn’t be as good as the others who had taken it.” </w:t>
            </w:r>
            <w:r w:rsidRPr="004D747B">
              <w:rPr>
                <w:rFonts w:ascii="Times New Roman" w:hAnsi="Times New Roman" w:cs="Times New Roman"/>
                <w:sz w:val="24"/>
                <w:szCs w:val="24"/>
              </w:rPr>
              <w:fldChar w:fldCharType="begin"/>
            </w:r>
            <w:r w:rsidRPr="004D747B">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D747B">
              <w:rPr>
                <w:rFonts w:ascii="Times New Roman" w:hAnsi="Times New Roman" w:cs="Times New Roman"/>
                <w:sz w:val="24"/>
                <w:szCs w:val="24"/>
              </w:rPr>
              <w:fldChar w:fldCharType="separate"/>
            </w:r>
            <w:r w:rsidRPr="004D747B">
              <w:rPr>
                <w:rFonts w:ascii="Times New Roman" w:hAnsi="Times New Roman" w:cs="Times New Roman"/>
                <w:noProof/>
                <w:sz w:val="24"/>
                <w:szCs w:val="24"/>
              </w:rPr>
              <w:t>(Neumeister, 2004c)</w:t>
            </w:r>
            <w:r w:rsidRPr="004D747B">
              <w:rPr>
                <w:rFonts w:ascii="Times New Roman" w:hAnsi="Times New Roman" w:cs="Times New Roman"/>
                <w:sz w:val="24"/>
                <w:szCs w:val="24"/>
              </w:rPr>
              <w:fldChar w:fldCharType="end"/>
            </w:r>
          </w:p>
        </w:tc>
      </w:tr>
      <w:tr w:rsidR="00BE19E0" w14:paraId="1FF35403" w14:textId="77777777" w:rsidTr="00A76D50">
        <w:trPr>
          <w:cantSplit/>
          <w:trHeight w:val="1408"/>
        </w:trPr>
        <w:tc>
          <w:tcPr>
            <w:tcW w:w="1134" w:type="dxa"/>
            <w:vMerge/>
            <w:textDirection w:val="btLr"/>
          </w:tcPr>
          <w:p w14:paraId="2981CFFC"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7414CEBC" w14:textId="77777777" w:rsidR="00BE19E0" w:rsidRPr="004F549A" w:rsidRDefault="00BE19E0" w:rsidP="00A76D50">
            <w:pPr>
              <w:rPr>
                <w:rFonts w:ascii="Times New Roman" w:hAnsi="Times New Roman" w:cs="Times New Roman"/>
                <w:i/>
                <w:iCs/>
                <w:sz w:val="24"/>
                <w:szCs w:val="24"/>
              </w:rPr>
            </w:pPr>
            <w:r w:rsidRPr="004F549A">
              <w:rPr>
                <w:rFonts w:ascii="Times New Roman" w:hAnsi="Times New Roman" w:cs="Times New Roman"/>
                <w:b/>
                <w:bCs/>
                <w:sz w:val="24"/>
                <w:szCs w:val="24"/>
              </w:rPr>
              <w:t>Personal standards/expectations (n=20)</w:t>
            </w:r>
          </w:p>
          <w:p w14:paraId="5D4BFA7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HW/LW: “doing one’s best” as central to perfectionism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shby et al., 2012)</w:t>
            </w:r>
            <w:r w:rsidRPr="004F549A">
              <w:rPr>
                <w:rFonts w:ascii="Times New Roman" w:hAnsi="Times New Roman" w:cs="Times New Roman"/>
                <w:sz w:val="24"/>
                <w:szCs w:val="24"/>
              </w:rPr>
              <w:fldChar w:fldCharType="end"/>
            </w:r>
          </w:p>
          <w:p w14:paraId="46D5280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Right, I have to get it technically right.”</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Clark et al., 2014)</w:t>
            </w:r>
            <w:r w:rsidRPr="004F549A">
              <w:rPr>
                <w:rFonts w:ascii="Times New Roman" w:hAnsi="Times New Roman" w:cs="Times New Roman"/>
                <w:sz w:val="24"/>
                <w:szCs w:val="24"/>
              </w:rPr>
              <w:fldChar w:fldCharType="end"/>
            </w:r>
          </w:p>
          <w:p w14:paraId="7A6CC11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hate that being someone that has to have it all so right because it puts too much pressure on me, and that then leads to all sorts of other thing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3937C268"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don’t know that my standards ever move, because I think they are always impossibly hi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2B29D4C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Well I constantly try and set it higher, to do a better job next ti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ED52E6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would probably actually set them higher, which is part of the trap I suppos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5361601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The “high personal standards and goals” theme was the most common them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Farmer et al., 2017)</w:t>
            </w:r>
            <w:r w:rsidRPr="004F549A">
              <w:rPr>
                <w:rFonts w:ascii="Times New Roman" w:hAnsi="Times New Roman" w:cs="Times New Roman"/>
                <w:sz w:val="24"/>
                <w:szCs w:val="24"/>
              </w:rPr>
              <w:fldChar w:fldCharType="end"/>
            </w:r>
          </w:p>
          <w:p w14:paraId="59B0EB69"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high expectations and standards for one’s own performance, working very hard on tasks, and demonstrating a good work ethic.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Farmer et al., 2017)</w:t>
            </w:r>
            <w:r w:rsidRPr="004F549A">
              <w:rPr>
                <w:rFonts w:ascii="Times New Roman" w:hAnsi="Times New Roman" w:cs="Times New Roman"/>
                <w:sz w:val="24"/>
                <w:szCs w:val="24"/>
              </w:rPr>
              <w:fldChar w:fldCharType="end"/>
            </w:r>
          </w:p>
          <w:p w14:paraId="734401C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You want to make sure that it [work] is the best it possibly can b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Farmer et al., 2017)</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1305C31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if I get a good grade that is an A average but here’s one B+ or A- or something then he would still complain about that and ignore the rest of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Farmer et al., 2017)</w:t>
            </w:r>
            <w:r w:rsidRPr="004F549A">
              <w:rPr>
                <w:rFonts w:ascii="Times New Roman" w:hAnsi="Times New Roman" w:cs="Times New Roman"/>
                <w:sz w:val="24"/>
                <w:szCs w:val="24"/>
              </w:rPr>
              <w:fldChar w:fldCharType="end"/>
            </w:r>
          </w:p>
          <w:p w14:paraId="5F1AAE1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Participants made it clear they had high standards of achievement and expectations regarding their performances.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1D965711"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No I think I can do one more, I think I can do one more let’s try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2B96FA6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High standards… magnitude of expectations…</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et al.,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 et al., 2016)</w:t>
            </w:r>
            <w:r w:rsidRPr="004F549A">
              <w:rPr>
                <w:rFonts w:ascii="Times New Roman" w:hAnsi="Times New Roman" w:cs="Times New Roman"/>
                <w:sz w:val="24"/>
                <w:szCs w:val="24"/>
              </w:rPr>
              <w:fldChar w:fldCharType="end"/>
            </w:r>
          </w:p>
          <w:p w14:paraId="5A11D381"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high personal performance standards: “You want to win every ball and distribute it in the right way. So you come a perfectionist because you want to do everything right.”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et al.,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 et al., 2016)</w:t>
            </w:r>
            <w:r w:rsidRPr="004F549A">
              <w:rPr>
                <w:rFonts w:ascii="Times New Roman" w:hAnsi="Times New Roman" w:cs="Times New Roman"/>
                <w:sz w:val="24"/>
                <w:szCs w:val="24"/>
              </w:rPr>
              <w:fldChar w:fldCharType="end"/>
            </w:r>
          </w:p>
          <w:p w14:paraId="78EBE6A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pick up on tiny mistakes and I have such high standard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et al.,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 et al., 2016)</w:t>
            </w:r>
            <w:r w:rsidRPr="004F549A">
              <w:rPr>
                <w:rFonts w:ascii="Times New Roman" w:hAnsi="Times New Roman" w:cs="Times New Roman"/>
                <w:sz w:val="24"/>
                <w:szCs w:val="24"/>
              </w:rPr>
              <w:fldChar w:fldCharType="end"/>
            </w:r>
          </w:p>
          <w:p w14:paraId="0CFBCED7"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Personal and parental expectations were evidence, largely in the form of expectations for the participant to perform well academically and, in the future, professionally.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333AB67E"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The A’s that I expect out of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6E77D5F0"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cannot stand not to perform well, but I am not interested or motivated enough to care to put forth the extra effort to get the A’s. I have to admit, I am really hard on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0657540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I feel if my expectations were not so high I would be more comfortab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5F400D93"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never goo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3755A99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Another participant expressed that her grades are not as high as she believes they should be… that she is not “living up to her potential”.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6C5853AE"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One participant explained that she has felt incapable of living up to her expectation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138F3924"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lastRenderedPageBreak/>
              <w:t>“I have always been a little bit hard on myself. Ever since I could remember I hated when I wasn’t able to achieve someth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788FE886"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Unrealistic expectations of themselves…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43D863B3"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standards inappropriate for level of students’ stages of cognitive, psychomotor and emotional development.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5F75B027"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t is a self-invented pressure that does not respond to positive evaluation by others. It is like never reaching complete satisfaction because of the belief deep down inside that one will never be goo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40F3B81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A new expectation or goals is set without reflecting on, or enjoying current succes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60EAF23F"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when you think that you reach perfect, then expectations will be even higher…”</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305C4031"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felt that I’ve been trying too much for the past years. Again, that it wasn’t really showing anything anyway, everything I do was neve good enough and um, just my efforts don’t really give out much result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alis&lt;/Author&gt;&lt;Year&gt;2018&lt;/Year&gt;&lt;RecNum&gt;21&lt;/RecNum&gt;&lt;DisplayText&gt;(Nealis &amp;amp; Mackinnon, 2018)&lt;/DisplayText&gt;&lt;record&gt;&lt;rec-number&gt;21&lt;/rec-number&gt;&lt;foreign-keys&gt;&lt;key app="EN" db-id="ftredaw9e5ptxbeppxe5t0pedzpp09f5w9f9" timestamp="1595480650"&gt;21&lt;/key&gt;&lt;/foreign-keys&gt;&lt;ref-type name="Journal Article"&gt;17&lt;/ref-type&gt;&lt;contributors&gt;&lt;authors&gt;&lt;author&gt;Nealis, L. J.&lt;/author&gt;&lt;author&gt;Mackinnon, S. P.&lt;/author&gt;&lt;/authors&gt;&lt;/contributors&gt;&lt;titles&gt;&lt;title&gt;&amp;quot;It Was the Best of Times, It Was the Worst of Times&amp;quot;: A Qualitative Investigation of Perfectionism and Drinking Narratives in Undergraduate Students&lt;/title&gt;&lt;secondary-title&gt;Psychological reports&lt;/secondary-title&gt;&lt;/titles&gt;&lt;periodical&gt;&lt;full-title&gt;Psychological reports&lt;/full-title&gt;&lt;/periodical&gt;&lt;pages&gt;1013-1036&lt;/pages&gt;&lt;volume&gt;121&lt;/volume&gt;&lt;number&gt;6&lt;/number&gt;&lt;keywords&gt;&lt;keyword&gt;adolescent&lt;/keyword&gt;&lt;keyword&gt;adult&lt;/keyword&gt;&lt;keyword&gt;college drinking&lt;/keyword&gt;&lt;keyword&gt;coping behavior&lt;/keyword&gt;&lt;keyword&gt;emotion&lt;/keyword&gt;&lt;keyword&gt;female&lt;/keyword&gt;&lt;keyword&gt;human&lt;/keyword&gt;&lt;keyword&gt;human relation&lt;/keyword&gt;&lt;keyword&gt;male&lt;/keyword&gt;&lt;keyword&gt;perfectionism&lt;/keyword&gt;&lt;keyword&gt;physiology&lt;/keyword&gt;&lt;keyword&gt;psychology&lt;/keyword&gt;&lt;keyword&gt;qualitative research&lt;/keyword&gt;&lt;keyword&gt;student&lt;/keyword&gt;&lt;keyword&gt;underage drinking&lt;/keyword&gt;&lt;keyword&gt;young adult&lt;/keyword&gt;&lt;/keywords&gt;&lt;dates&gt;&lt;year&gt;2018&lt;/year&gt;&lt;/dates&gt;&lt;isbn&gt;1558-691X&lt;/isbn&gt;&lt;work-type&gt;Article&lt;/work-type&gt;&lt;urls&gt;&lt;related-urls&gt;&lt;url&gt;http://www.embase.com/search/results?subaction=viewrecord&amp;amp;from=export&amp;amp;id=L624909198&lt;/url&gt;&lt;url&gt;http://dx.doi.org/10.1177/0033294117745887&lt;/url&gt;&lt;/related-urls&gt;&lt;/urls&gt;&lt;custom5&gt;29298593&lt;/custom5&gt;&lt;electronic-resource-num&gt;10.1177/0033294117745887&lt;/electronic-resource-num&gt;&lt;remote-database-name&gt;Medline&lt;/remote-database-name&gt;&lt;language&gt;English&lt;/language&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alis &amp; Mackinnon, 2018)</w:t>
            </w:r>
            <w:r w:rsidRPr="004F549A">
              <w:rPr>
                <w:rFonts w:ascii="Times New Roman" w:hAnsi="Times New Roman" w:cs="Times New Roman"/>
                <w:sz w:val="24"/>
                <w:szCs w:val="24"/>
              </w:rPr>
              <w:fldChar w:fldCharType="end"/>
            </w:r>
          </w:p>
          <w:p w14:paraId="5E176174"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If I got a B, that would cancel out everything else I did well.”</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42028E2F"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f you are not doing something perfect or above perfect, than you are doing something wro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7158241"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Wow, I got all A’s. I can’t get a B now.”</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0F32E80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They set the high self-standards for themselves to meet based on the internal drive for self-improvement and perfection.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2EFB59E3"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disappointed that I didn’t do as well as I should hav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7BB4260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make myself do things perfectly regardless of other peop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49243FE6"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No one pressures me. It’s just for myself. To prove to myself that I can do well… and to improve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0EB4348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But that’s not like me. I’m going to have to go and try to get a higher grade than my lowest on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3250981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know that I’m not fat, but I just want to be perfect, and I know I can’t be, but I expect myself to b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58E814F4"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t’s a waste of time if I’m not going to be the best or the top, so I try to stay away from things like tha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5A78C9F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can’t stand not being at the very top level of skill in whatever I do. And if can’t, then I probably won’t do it, like I’ve kind of given up on school here because some of the teachers make it impossible for you to get an A, and I would always try for an A, A+ at my pervious school. So, that kind of killed 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66E966E4"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if I’m not the best, then I shouldn’t be doing it because it’s not my strengt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231D2853"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was not meeting the expectations that I had set for myself… and it was something that was completely within my power to meet those expectations, and I did not, and that made me angr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30A0B66B"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always want to be at the top… I don’t stop until I get what I want, and I always get what I wan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2082FE8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ve also placed very high expectations on myself about achievement. I’ve placed these demands on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ilsson&lt;/Author&gt;&lt;Year&gt;2007&lt;/Year&gt;&lt;RecNum&gt;15&lt;/RecNum&gt;&lt;DisplayText&gt;(Nilsson, Abrahamsson, Torbiornsson, &amp;amp; Hägglöf, 2007)&lt;/DisplayText&gt;&lt;record&gt;&lt;rec-number&gt;15&lt;/rec-number&gt;&lt;foreign-keys&gt;&lt;key app="EN" db-id="ftredaw9e5ptxbeppxe5t0pedzpp09f5w9f9" timestamp="1595480650"&gt;15&lt;/key&gt;&lt;/foreign-keys&gt;&lt;ref-type name="Journal Article"&gt;17&lt;/ref-type&gt;&lt;contributors&gt;&lt;authors&gt;&lt;author&gt;Nilsson, Karin&lt;/author&gt;&lt;author&gt;Abrahamsson, Erik&lt;/author&gt;&lt;author&gt;Torbiornsson, Anna&lt;/author&gt;&lt;author&gt;Hägglöf, Bruno&lt;/author&gt;&lt;/authors&gt;&lt;/contributors&gt;&lt;auth-address&gt;Nilsson, Karin: Department of Clinical Science, Division of Child and Adolescent Psychiatry, Umea University, Umea, Sweden, SE-901 87, karin.nilsson@psychiat.umu.se&lt;/auth-address&gt;&lt;titles&gt;&lt;title&gt;Causes of adolescent onset anorexia nervosa: Patient perspectives&lt;/title&gt;&lt;secondary-title&gt;Eating Disorders: The Journal of Treatment &amp;amp; Prevention&lt;/secondary-title&gt;&lt;/titles&gt;&lt;periodical&gt;&lt;full-title&gt;Eating Disorders: The Journal of Treatment &amp;amp; Prevention&lt;/full-title&gt;&lt;/periodical&gt;&lt;pages&gt;125-133&lt;/pages&gt;&lt;volume&gt;15&lt;/volume&gt;&lt;number&gt;2&lt;/number&gt;&lt;keywords&gt;&lt;keyword&gt;*Adolescent Psychiatry&lt;/keyword&gt;&lt;keyword&gt;*Anorexia Nervosa&lt;/keyword&gt;&lt;keyword&gt;*Treatment&lt;/keyword&gt;&lt;keyword&gt;Patients&lt;/keyword&gt;&lt;/keywords&gt;&lt;dates&gt;&lt;year&gt;2007&lt;/year&gt;&lt;/dates&gt;&lt;pub-location&gt;United Kingdom&lt;/pub-location&gt;&lt;publisher&gt;Taylor &amp;amp; Francis&lt;/publisher&gt;&lt;isbn&gt;1532-530X(Electronic),1064-0266(Print)&lt;/isbn&gt;&lt;urls&gt;&lt;/urls&gt;&lt;electronic-resource-num&gt;10.1080/1064026070119064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ilsson</w:t>
            </w:r>
            <w:r>
              <w:rPr>
                <w:rFonts w:ascii="Times New Roman" w:hAnsi="Times New Roman" w:cs="Times New Roman"/>
                <w:noProof/>
                <w:sz w:val="24"/>
                <w:szCs w:val="24"/>
              </w:rPr>
              <w:t xml:space="preserve"> et al.,</w:t>
            </w:r>
            <w:r w:rsidRPr="004F549A">
              <w:rPr>
                <w:rFonts w:ascii="Times New Roman" w:hAnsi="Times New Roman" w:cs="Times New Roman"/>
                <w:noProof/>
                <w:sz w:val="24"/>
                <w:szCs w:val="24"/>
              </w:rPr>
              <w:t xml:space="preserve"> 2007)</w:t>
            </w:r>
            <w:r w:rsidRPr="004F549A">
              <w:rPr>
                <w:rFonts w:ascii="Times New Roman" w:hAnsi="Times New Roman" w:cs="Times New Roman"/>
                <w:sz w:val="24"/>
                <w:szCs w:val="24"/>
              </w:rPr>
              <w:fldChar w:fldCharType="end"/>
            </w:r>
          </w:p>
          <w:p w14:paraId="5C6BBB8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Strive”, “must do”, “pushes”…used to connote the drive or need to have everything perfect. </w: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ce et al., 2003)</w:t>
            </w:r>
            <w:r w:rsidRPr="004F549A">
              <w:rPr>
                <w:rFonts w:ascii="Times New Roman" w:hAnsi="Times New Roman" w:cs="Times New Roman"/>
                <w:sz w:val="24"/>
                <w:szCs w:val="24"/>
              </w:rPr>
              <w:fldChar w:fldCharType="end"/>
            </w:r>
          </w:p>
          <w:p w14:paraId="2C067AF2"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Doing everything in their power to be the best. </w: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ce et al., 2003)</w:t>
            </w:r>
            <w:r w:rsidRPr="004F549A">
              <w:rPr>
                <w:rFonts w:ascii="Times New Roman" w:hAnsi="Times New Roman" w:cs="Times New Roman"/>
                <w:sz w:val="24"/>
                <w:szCs w:val="24"/>
              </w:rPr>
              <w:fldChar w:fldCharType="end"/>
            </w:r>
          </w:p>
          <w:p w14:paraId="0FA75947"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Self-imposed dysfunctional standard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ley &amp; Shafran, 2005)</w:t>
            </w:r>
            <w:r w:rsidRPr="004F549A">
              <w:rPr>
                <w:rFonts w:ascii="Times New Roman" w:hAnsi="Times New Roman" w:cs="Times New Roman"/>
                <w:sz w:val="24"/>
                <w:szCs w:val="24"/>
              </w:rPr>
              <w:fldChar w:fldCharType="end"/>
            </w:r>
          </w:p>
          <w:p w14:paraId="2218B796"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lastRenderedPageBreak/>
              <w:t xml:space="preserve">Striving in spite of adverse consequence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ley &amp; Shafran, 2005)</w:t>
            </w:r>
            <w:r w:rsidRPr="004F549A">
              <w:rPr>
                <w:rFonts w:ascii="Times New Roman" w:hAnsi="Times New Roman" w:cs="Times New Roman"/>
                <w:sz w:val="24"/>
                <w:szCs w:val="24"/>
              </w:rPr>
              <w:fldChar w:fldCharType="end"/>
            </w:r>
          </w:p>
          <w:p w14:paraId="2947B136"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You set yourself expectation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obb et al., 2018)</w:t>
            </w:r>
            <w:r w:rsidRPr="004F549A">
              <w:rPr>
                <w:rFonts w:ascii="Times New Roman" w:hAnsi="Times New Roman" w:cs="Times New Roman"/>
                <w:sz w:val="24"/>
                <w:szCs w:val="24"/>
              </w:rPr>
              <w:fldChar w:fldCharType="end"/>
            </w:r>
          </w:p>
          <w:p w14:paraId="3E66358A"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quest to achieve their “personal bes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7220CF90"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personal best”, “doing everything right”, “trying your hardes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6FC7BEBF"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when their work did not meet their high standards, they became angry with themselve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5CED93E8"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xml:space="preserve">… High standards of performance, doing one’s best.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laney &amp; Ashby, 1996)</w:t>
            </w:r>
            <w:r w:rsidRPr="004F549A">
              <w:rPr>
                <w:rFonts w:ascii="Times New Roman" w:hAnsi="Times New Roman" w:cs="Times New Roman"/>
                <w:sz w:val="24"/>
                <w:szCs w:val="24"/>
              </w:rPr>
              <w:fldChar w:fldCharType="end"/>
            </w:r>
          </w:p>
          <w:p w14:paraId="21500220"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A counsellor said I expected too much from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laney &amp; Ashby, 1996)</w:t>
            </w:r>
            <w:r w:rsidRPr="004F549A">
              <w:rPr>
                <w:rFonts w:ascii="Times New Roman" w:hAnsi="Times New Roman" w:cs="Times New Roman"/>
                <w:sz w:val="24"/>
                <w:szCs w:val="24"/>
              </w:rPr>
              <w:fldChar w:fldCharType="end"/>
            </w:r>
          </w:p>
          <w:p w14:paraId="156E4D1C"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High standards…</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laney &amp; Ashby, 1996)</w:t>
            </w:r>
            <w:r w:rsidRPr="004F549A">
              <w:rPr>
                <w:rFonts w:ascii="Times New Roman" w:hAnsi="Times New Roman" w:cs="Times New Roman"/>
                <w:sz w:val="24"/>
                <w:szCs w:val="24"/>
              </w:rPr>
              <w:fldChar w:fldCharType="end"/>
            </w:r>
          </w:p>
          <w:p w14:paraId="4390E996"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Effort was identified as a significant personal expectation that all healthy perfectionistic athletes had of themselves and as a benchmark by which they assessed their performances: “If I finish a race and feel like I could have run faster, I, I wouldn’t think of it as a very, very good race. Even if I would have won… if I do give it my all and I run a really good race and I end up not winning, I would probably feel very happy with tha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295E0519"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trained so hard I shouldn’t get tir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16F64F40"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I feel like no one should score more than [10 points] on me if I, if I’m work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024B0273"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Expectations only lead to disappointmen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12A9B219" w14:textId="77777777" w:rsidR="00BE19E0" w:rsidRPr="004F549A" w:rsidRDefault="00BE19E0" w:rsidP="00BE19E0">
            <w:pPr>
              <w:pStyle w:val="ListParagraph"/>
              <w:numPr>
                <w:ilvl w:val="0"/>
                <w:numId w:val="11"/>
              </w:numPr>
              <w:spacing w:line="240" w:lineRule="auto"/>
              <w:ind w:left="181" w:hanging="181"/>
              <w:rPr>
                <w:rFonts w:ascii="Times New Roman" w:hAnsi="Times New Roman" w:cs="Times New Roman"/>
                <w:sz w:val="24"/>
                <w:szCs w:val="24"/>
              </w:rPr>
            </w:pPr>
            <w:r w:rsidRPr="004F549A">
              <w:rPr>
                <w:rFonts w:ascii="Times New Roman" w:hAnsi="Times New Roman" w:cs="Times New Roman"/>
                <w:sz w:val="24"/>
                <w:szCs w:val="24"/>
              </w:rPr>
              <w:t>“… looking back on the things that I did and could have been better.”</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13222508" w14:textId="77777777" w:rsidR="00BE19E0" w:rsidRPr="004F549A" w:rsidRDefault="00BE19E0" w:rsidP="00A76D50">
            <w:pPr>
              <w:rPr>
                <w:rFonts w:ascii="Times New Roman" w:hAnsi="Times New Roman" w:cs="Times New Roman"/>
                <w:b/>
                <w:bCs/>
                <w:sz w:val="24"/>
                <w:szCs w:val="24"/>
              </w:rPr>
            </w:pPr>
            <w:r w:rsidRPr="004F549A">
              <w:rPr>
                <w:rFonts w:ascii="Times New Roman" w:hAnsi="Times New Roman" w:cs="Times New Roman"/>
                <w:sz w:val="24"/>
                <w:szCs w:val="24"/>
              </w:rPr>
              <w:t>Maladaptive perfectionism among dancers may involve a large perceived discrepancy between performance and personal standards, compulsive doubting of their own actions…</w: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van Staden et al., 2009)</w:t>
            </w:r>
            <w:r w:rsidRPr="004F549A">
              <w:rPr>
                <w:rFonts w:ascii="Times New Roman" w:hAnsi="Times New Roman" w:cs="Times New Roman"/>
                <w:sz w:val="24"/>
                <w:szCs w:val="24"/>
              </w:rPr>
              <w:fldChar w:fldCharType="end"/>
            </w:r>
          </w:p>
        </w:tc>
      </w:tr>
      <w:tr w:rsidR="00BE19E0" w14:paraId="29EC5FFA" w14:textId="77777777" w:rsidTr="00A76D50">
        <w:trPr>
          <w:cantSplit/>
          <w:trHeight w:val="1408"/>
        </w:trPr>
        <w:tc>
          <w:tcPr>
            <w:tcW w:w="1134" w:type="dxa"/>
            <w:textDirection w:val="btLr"/>
          </w:tcPr>
          <w:p w14:paraId="54EAC218"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4D24E5BD" w14:textId="77777777" w:rsidR="00BE19E0" w:rsidRPr="004F549A" w:rsidRDefault="00BE19E0" w:rsidP="00A76D50">
            <w:pPr>
              <w:rPr>
                <w:rFonts w:ascii="Times New Roman" w:hAnsi="Times New Roman" w:cs="Times New Roman"/>
                <w:i/>
                <w:iCs/>
                <w:sz w:val="24"/>
                <w:szCs w:val="24"/>
              </w:rPr>
            </w:pPr>
            <w:r w:rsidRPr="004F549A">
              <w:rPr>
                <w:rFonts w:ascii="Times New Roman" w:hAnsi="Times New Roman" w:cs="Times New Roman"/>
                <w:b/>
                <w:bCs/>
                <w:sz w:val="24"/>
                <w:szCs w:val="24"/>
              </w:rPr>
              <w:t>Self-esteem/identity (n=12)</w:t>
            </w:r>
          </w:p>
          <w:p w14:paraId="1B8E6764"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Participants at times felt they were expected to be “perfect” and this unachievable expectation affected their mood, self-esteem, and aspiration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ugsberger et al., 2018)</w:t>
            </w:r>
            <w:r w:rsidRPr="004F549A">
              <w:rPr>
                <w:rFonts w:ascii="Times New Roman" w:hAnsi="Times New Roman" w:cs="Times New Roman"/>
                <w:sz w:val="24"/>
                <w:szCs w:val="24"/>
              </w:rPr>
              <w:fldChar w:fldCharType="end"/>
            </w:r>
          </w:p>
          <w:p w14:paraId="4121381A"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devalue yourself…” </w:t>
            </w:r>
            <w:r w:rsidRPr="004F549A">
              <w:rPr>
                <w:rFonts w:ascii="Times New Roman" w:hAnsi="Times New Roman" w:cs="Times New Roman"/>
                <w:sz w:val="24"/>
                <w:szCs w:val="24"/>
              </w:rPr>
              <w:fldChar w:fldCharType="begin">
                <w:fldData xml:space="preserve">PEVuZE5vdGU+PENpdGU+PEF1dGhvcj5CcsO8ZGVybjwvQXV0aG9yPjxZZWFyPjIwMTU8L1llYXI+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CcsO8ZGVybjwvQXV0aG9yPjxZZWFyPjIwMTU8L1llYXI+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Brüdern et al., 2015)</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32720FF1"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anticipate critique” as specific strategies of this group serving the protection of their self-esteem. Other plans related to self-esteem protection in this group are “avoid assuming responsibility” and “maintain self-determination”. </w:t>
            </w:r>
            <w:r w:rsidRPr="004F549A">
              <w:rPr>
                <w:rFonts w:ascii="Times New Roman" w:hAnsi="Times New Roman" w:cs="Times New Roman"/>
                <w:sz w:val="24"/>
                <w:szCs w:val="24"/>
              </w:rPr>
              <w:fldChar w:fldCharType="begin">
                <w:fldData xml:space="preserve">PEVuZE5vdGU+PENpdGU+PEF1dGhvcj5CcsO8ZGVybjwvQXV0aG9yPjxZZWFyPjIwMTU8L1llYXI+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CcsO8ZGVybjwvQXV0aG9yPjxZZWFyPjIwMTU8L1llYXI+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Brüdern et al., 2015)</w:t>
            </w:r>
            <w:r w:rsidRPr="004F549A">
              <w:rPr>
                <w:rFonts w:ascii="Times New Roman" w:hAnsi="Times New Roman" w:cs="Times New Roman"/>
                <w:sz w:val="24"/>
                <w:szCs w:val="24"/>
              </w:rPr>
              <w:fldChar w:fldCharType="end"/>
            </w:r>
          </w:p>
          <w:p w14:paraId="5CDA69DD"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I don’t think I could choose not to have high standards, because I guess that’s how I see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421C30E8"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they are suffering from lack of self-esteem in points that they feel weak…”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kaydin &amp; Ozcan, 2018)</w:t>
            </w:r>
            <w:r w:rsidRPr="004F549A">
              <w:rPr>
                <w:rFonts w:ascii="Times New Roman" w:hAnsi="Times New Roman" w:cs="Times New Roman"/>
                <w:sz w:val="24"/>
                <w:szCs w:val="24"/>
              </w:rPr>
              <w:fldChar w:fldCharType="end"/>
            </w:r>
          </w:p>
          <w:p w14:paraId="4E8D0427"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introversion, self-esteem problems and perfectionism are experienced more frequently.”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Gokaydin&lt;/Author&gt;&lt;Year&gt;2018&lt;/Year&gt;&lt;RecNum&gt;30&lt;/RecNum&gt;&lt;DisplayText&gt;(Gokaydin &amp;amp; Ozcan, 2018)&lt;/DisplayText&gt;&lt;record&gt;&lt;rec-number&gt;30&lt;/rec-number&gt;&lt;foreign-keys&gt;&lt;key app="EN" db-id="ftredaw9e5ptxbeppxe5t0pedzpp09f5w9f9" timestamp="1595480650"&gt;30&lt;/key&gt;&lt;/foreign-keys&gt;&lt;ref-type name="Journal Article"&gt;17&lt;/ref-type&gt;&lt;contributors&gt;&lt;authors&gt;&lt;author&gt;Gokaydin, B.&lt;/author&gt;&lt;author&gt;Ozcan, D.&lt;/author&gt;&lt;/authors&gt;&lt;/contributors&gt;&lt;titles&gt;&lt;title&gt;SOCIAL AND EMOTIONAL PROBLEMS FACED BY GIFTED INDIVIDUALS&lt;/title&gt;&lt;secondary-title&gt;Iioab Journal&lt;/secondary-title&gt;&lt;/titles&gt;&lt;periodical&gt;&lt;full-title&gt;Iioab Journal&lt;/full-title&gt;&lt;/periodical&gt;&lt;pages&gt;30-43&lt;/pages&gt;&lt;volume&gt;9&lt;/volume&gt;&lt;number&gt;3&lt;/number&gt;&lt;dates&gt;&lt;year&gt;2018&lt;/year&gt;&lt;/dates&gt;&lt;isbn&gt;0976-3104&lt;/isbn&gt;&lt;accession-num&gt;WOS:000453817700005&lt;/accession-num&gt;&lt;urls&gt;&lt;related-urls&gt;&lt;url&gt;&amp;lt;Go to ISI&amp;gt;://WOS:000453817700005&lt;/url&gt;&lt;/related-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kaydin &amp; Ozcan, 2018)</w:t>
            </w:r>
            <w:r w:rsidRPr="004F549A">
              <w:rPr>
                <w:rFonts w:ascii="Times New Roman" w:hAnsi="Times New Roman" w:cs="Times New Roman"/>
                <w:sz w:val="24"/>
                <w:szCs w:val="24"/>
              </w:rPr>
              <w:fldChar w:fldCharType="end"/>
            </w:r>
          </w:p>
          <w:p w14:paraId="12E53E23"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 am a perfectionist.”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7F8D82C0"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f I am in control, then things will go okay. I trust myself.”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72DE0F3C"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The smart kid,” “The smart on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4BFB6B01"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Participants to equate their identities and self-worth with pleasing others… achievement allowed them to maintain their self-worth.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0744E919"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 am academic. That’s my box.”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9AF0E7D"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f I can’t do this, then what chance do I have at anything els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4BCBCA45"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 just felt like maybe I was a bad person. I felt like it was me not being good enough.”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641B9274"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If you get a bad grade] you feel incompetent, and that is one of the worst things you could ever b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c)</w:t>
            </w:r>
            <w:r w:rsidRPr="004F549A">
              <w:rPr>
                <w:rFonts w:ascii="Times New Roman" w:hAnsi="Times New Roman" w:cs="Times New Roman"/>
                <w:sz w:val="24"/>
                <w:szCs w:val="24"/>
              </w:rPr>
              <w:fldChar w:fldCharType="end"/>
            </w:r>
          </w:p>
          <w:p w14:paraId="10CE60BB"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and that’s difficult, that’s very difficult, and then all of a sudden it seems like you’re in a cycle or you’re stuck in a trap of just having to be what you’ve always been.”</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5861B1AF"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In a way it would be better if it [perfectionism] was learned, then re-learning would be possib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Petersson&lt;/Author&gt;&lt;Year&gt;2017&lt;/Year&gt;&lt;RecNum&gt;14&lt;/RecNum&gt;&lt;DisplayText&gt;(Petersson, Johnsson, &amp;amp; Perseius,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Petersson</w:t>
            </w:r>
            <w:r>
              <w:rPr>
                <w:rFonts w:ascii="Times New Roman" w:hAnsi="Times New Roman" w:cs="Times New Roman"/>
                <w:noProof/>
                <w:sz w:val="24"/>
                <w:szCs w:val="24"/>
              </w:rPr>
              <w:t xml:space="preserve"> et al., </w:t>
            </w:r>
            <w:r w:rsidRPr="004F549A">
              <w:rPr>
                <w:rFonts w:ascii="Times New Roman" w:hAnsi="Times New Roman" w:cs="Times New Roman"/>
                <w:noProof/>
                <w:sz w:val="24"/>
                <w:szCs w:val="24"/>
              </w:rPr>
              <w:t>2017)</w:t>
            </w:r>
            <w:r w:rsidRPr="004F549A">
              <w:rPr>
                <w:rFonts w:ascii="Times New Roman" w:hAnsi="Times New Roman" w:cs="Times New Roman"/>
                <w:sz w:val="24"/>
                <w:szCs w:val="24"/>
              </w:rPr>
              <w:fldChar w:fldCharType="end"/>
            </w:r>
          </w:p>
          <w:p w14:paraId="36EA78EA"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you’re not sort of realising the person you wanna be.”</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obb et al., 2018)</w:t>
            </w:r>
            <w:r w:rsidRPr="004F549A">
              <w:rPr>
                <w:rFonts w:ascii="Times New Roman" w:hAnsi="Times New Roman" w:cs="Times New Roman"/>
                <w:sz w:val="24"/>
                <w:szCs w:val="24"/>
              </w:rPr>
              <w:fldChar w:fldCharType="end"/>
            </w:r>
          </w:p>
          <w:p w14:paraId="5C2D89E4"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i/>
                <w:iCs/>
                <w:sz w:val="24"/>
                <w:szCs w:val="24"/>
              </w:rPr>
            </w:pPr>
            <w:r w:rsidRPr="004F549A">
              <w:rPr>
                <w:rFonts w:ascii="Times New Roman" w:hAnsi="Times New Roman" w:cs="Times New Roman"/>
                <w:sz w:val="24"/>
                <w:szCs w:val="24"/>
              </w:rPr>
              <w:t xml:space="preserve">… participants’ sense of self-worth depends on their ability to do things right. </w: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van Staden et al., 2009)</w:t>
            </w:r>
            <w:r w:rsidRPr="004F549A">
              <w:rPr>
                <w:rFonts w:ascii="Times New Roman" w:hAnsi="Times New Roman" w:cs="Times New Roman"/>
                <w:sz w:val="24"/>
                <w:szCs w:val="24"/>
              </w:rPr>
              <w:fldChar w:fldCharType="end"/>
            </w:r>
          </w:p>
          <w:p w14:paraId="5A0FC459" w14:textId="77777777" w:rsidR="00BE19E0" w:rsidRPr="004F549A" w:rsidRDefault="00BE19E0" w:rsidP="00A76D50">
            <w:pPr>
              <w:rPr>
                <w:rFonts w:ascii="Times New Roman" w:hAnsi="Times New Roman" w:cs="Times New Roman"/>
                <w:b/>
                <w:bCs/>
                <w:sz w:val="24"/>
                <w:szCs w:val="24"/>
              </w:rPr>
            </w:pPr>
          </w:p>
        </w:tc>
      </w:tr>
      <w:tr w:rsidR="00BE19E0" w14:paraId="5F6DC5CC" w14:textId="77777777" w:rsidTr="00A76D50">
        <w:trPr>
          <w:cantSplit/>
          <w:trHeight w:val="1408"/>
        </w:trPr>
        <w:tc>
          <w:tcPr>
            <w:tcW w:w="1134" w:type="dxa"/>
            <w:textDirection w:val="btLr"/>
          </w:tcPr>
          <w:p w14:paraId="6C2AC4E5"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3FD0858B" w14:textId="77777777" w:rsidR="00BE19E0" w:rsidRPr="004F549A" w:rsidRDefault="00BE19E0" w:rsidP="00A76D50">
            <w:pPr>
              <w:rPr>
                <w:rFonts w:ascii="Times New Roman" w:hAnsi="Times New Roman" w:cs="Times New Roman"/>
                <w:b/>
                <w:bCs/>
                <w:sz w:val="24"/>
                <w:szCs w:val="24"/>
              </w:rPr>
            </w:pPr>
            <w:r w:rsidRPr="004F549A">
              <w:rPr>
                <w:rFonts w:ascii="Times New Roman" w:hAnsi="Times New Roman" w:cs="Times New Roman"/>
                <w:b/>
                <w:bCs/>
                <w:sz w:val="24"/>
                <w:szCs w:val="24"/>
              </w:rPr>
              <w:t>Drive for improvement, excellence, striving (n=6)</w:t>
            </w:r>
          </w:p>
          <w:p w14:paraId="3DA0052E"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you’re constantly looking for how you can make something better.”</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3EF38DD4"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An obsessive approach to improvement.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2094C8DF"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 overarching theme of “drive” referred to participants’ unwavering commitment to, and focus on, constantly improving her or his performance/work.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06EAD819"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Focusing on ways to continually impro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A70FCB0"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You always want to be better than you actually are at that moment. You’re not happy until something is completely perfect but it’s almost like perfect doesn’t exist – always looking onto what’s nex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5B9AE253"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not settling for mediocre… trying to push to that next level and almost being as close to ideal or close to… you know, perfect performance as possible… to almost be better, be better, be better… and not just settl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5FE963B1"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think that sort of perfectionism thing comes down to the sort of detail or planning, the detail of… the levels of commitment, the sort of always striving to do better you know? I think being a perfectionist almost becomes obsess[iv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17A25977"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Strive for excellence…</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et al.,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 et al., 2016)</w:t>
            </w:r>
            <w:r w:rsidRPr="004F549A">
              <w:rPr>
                <w:rFonts w:ascii="Times New Roman" w:hAnsi="Times New Roman" w:cs="Times New Roman"/>
                <w:sz w:val="24"/>
                <w:szCs w:val="24"/>
              </w:rPr>
              <w:fldChar w:fldCharType="end"/>
            </w:r>
          </w:p>
          <w:p w14:paraId="4A4EEDBE"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have a mantra that the ‘one percents’ are the cornerstone of everything I do. So your four mile run in the morning or 30 minutes of stretching is another one percent. Flow goes back to one percents and I was just one percent awa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Jackman&lt;/Author&gt;&lt;Year&gt;2016&lt;/Year&gt;&lt;RecNum&gt;26&lt;/RecNum&gt;&lt;DisplayText&gt;(Jackman et al., 2016)&lt;/DisplayText&gt;&lt;record&gt;&lt;rec-number&gt;26&lt;/rec-number&gt;&lt;foreign-keys&gt;&lt;key app="EN" db-id="ftredaw9e5ptxbeppxe5t0pedzpp09f5w9f9" timestamp="1595480650"&gt;26&lt;/key&gt;&lt;/foreign-keys&gt;&lt;ref-type name="Journal Article"&gt;17&lt;/ref-type&gt;&lt;contributors&gt;&lt;authors&gt;&lt;author&gt;Jackman, Patricia C.&lt;/author&gt;&lt;author&gt;Swann, Christian&lt;/author&gt;&lt;author&gt;Crust, Lee&lt;/author&gt;&lt;/authors&gt;&lt;/contributors&gt;&lt;auth-address&gt;Jackman, Patricia C.: School of Sport and Exercise Science, University of Lincoln, Brayford Pool, Lincoln, United Kingdom, patricia.jackman@yahoo.co.uk&lt;/auth-address&gt;&lt;titles&gt;&lt;title&gt;Exploring athletes&amp;apos; perceptions of the relationship between mental toughness and dispositional flow in sport&lt;/title&gt;&lt;secondary-title&gt;Psychology of Sport and Exercise&lt;/secondary-title&gt;&lt;/titles&gt;&lt;periodical&gt;&lt;full-title&gt;Psychology of Sport and Exercise&lt;/full-title&gt;&lt;/periodical&gt;&lt;pages&gt;56-65&lt;/pages&gt;&lt;volume&gt;27&lt;/volume&gt;&lt;keywords&gt;&lt;keyword&gt;*Athletes&lt;/keyword&gt;&lt;keyword&gt;*Self-Confidence&lt;/keyword&gt;&lt;keyword&gt;Mental Health&lt;/keyword&gt;&lt;/keywords&gt;&lt;dates&gt;&lt;year&gt;2016&lt;/year&gt;&lt;/dates&gt;&lt;pub-location&gt;Netherlands&lt;/pub-location&gt;&lt;publisher&gt;Elsevier Science&lt;/publisher&gt;&lt;isbn&gt;1469-0292(Print)&lt;/isbn&gt;&lt;urls&gt;&lt;/urls&gt;&lt;electronic-resource-num&gt;10.1016/j.psychsport.2016.07.007&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Jackman et al., 2016)</w:t>
            </w:r>
            <w:r w:rsidRPr="004F549A">
              <w:rPr>
                <w:rFonts w:ascii="Times New Roman" w:hAnsi="Times New Roman" w:cs="Times New Roman"/>
                <w:sz w:val="24"/>
                <w:szCs w:val="24"/>
              </w:rPr>
              <w:fldChar w:fldCharType="end"/>
            </w:r>
          </w:p>
          <w:p w14:paraId="51035EC0"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Internal drive for self-improvement and perfection…</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0956C598"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internal drive for perfection was more powerful than external motivators and that it persisted despite the concerns of their families that they were placing too much pressure on themselve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60E70387"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biggest influence would be to do better myself. Competitiveness is part of my drive, but I think competing with myself is a lot more influential than anything will ever be: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c)</w:t>
            </w:r>
            <w:r w:rsidRPr="004F549A">
              <w:rPr>
                <w:rFonts w:ascii="Times New Roman" w:hAnsi="Times New Roman" w:cs="Times New Roman"/>
                <w:sz w:val="24"/>
                <w:szCs w:val="24"/>
              </w:rPr>
              <w:fldChar w:fldCharType="end"/>
            </w:r>
          </w:p>
          <w:p w14:paraId="197F2B6F"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continual striving…</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ley &amp; Shafran, 2005)</w:t>
            </w:r>
            <w:r w:rsidRPr="004F549A">
              <w:rPr>
                <w:rFonts w:ascii="Times New Roman" w:hAnsi="Times New Roman" w:cs="Times New Roman"/>
                <w:sz w:val="24"/>
                <w:szCs w:val="24"/>
              </w:rPr>
              <w:fldChar w:fldCharType="end"/>
            </w:r>
          </w:p>
          <w:p w14:paraId="3EB20F8D" w14:textId="77777777" w:rsidR="00BE19E0"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getting to the root of the problem”</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500B5FF9" w14:textId="77777777" w:rsidR="00BE19E0" w:rsidRPr="004D747B"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D747B">
              <w:rPr>
                <w:rFonts w:ascii="Times New Roman" w:hAnsi="Times New Roman" w:cs="Times New Roman"/>
                <w:sz w:val="24"/>
                <w:szCs w:val="24"/>
              </w:rPr>
              <w:t xml:space="preserve">“He [coach] gives me the drive to want to be better, to want to push myself to the limits and just test what I’m capable of.” </w:t>
            </w:r>
            <w:r w:rsidRPr="004D747B">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D747B">
              <w:rPr>
                <w:rFonts w:ascii="Times New Roman" w:hAnsi="Times New Roman" w:cs="Times New Roman"/>
                <w:sz w:val="24"/>
                <w:szCs w:val="24"/>
              </w:rPr>
              <w:instrText xml:space="preserve"> ADDIN EN.CITE </w:instrText>
            </w:r>
            <w:r w:rsidRPr="004D747B">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D747B">
              <w:rPr>
                <w:rFonts w:ascii="Times New Roman" w:hAnsi="Times New Roman" w:cs="Times New Roman"/>
                <w:sz w:val="24"/>
                <w:szCs w:val="24"/>
              </w:rPr>
              <w:instrText xml:space="preserve"> ADDIN EN.CITE.DATA </w:instrText>
            </w:r>
            <w:r w:rsidRPr="004D747B">
              <w:rPr>
                <w:rFonts w:ascii="Times New Roman" w:hAnsi="Times New Roman" w:cs="Times New Roman"/>
                <w:sz w:val="24"/>
                <w:szCs w:val="24"/>
              </w:rPr>
            </w:r>
            <w:r w:rsidRPr="004D747B">
              <w:rPr>
                <w:rFonts w:ascii="Times New Roman" w:hAnsi="Times New Roman" w:cs="Times New Roman"/>
                <w:sz w:val="24"/>
                <w:szCs w:val="24"/>
              </w:rPr>
              <w:fldChar w:fldCharType="end"/>
            </w:r>
            <w:r w:rsidRPr="004D747B">
              <w:rPr>
                <w:rFonts w:ascii="Times New Roman" w:hAnsi="Times New Roman" w:cs="Times New Roman"/>
                <w:sz w:val="24"/>
                <w:szCs w:val="24"/>
              </w:rPr>
            </w:r>
            <w:r w:rsidRPr="004D747B">
              <w:rPr>
                <w:rFonts w:ascii="Times New Roman" w:hAnsi="Times New Roman" w:cs="Times New Roman"/>
                <w:sz w:val="24"/>
                <w:szCs w:val="24"/>
              </w:rPr>
              <w:fldChar w:fldCharType="separate"/>
            </w:r>
            <w:r w:rsidRPr="004D747B">
              <w:rPr>
                <w:rFonts w:ascii="Times New Roman" w:hAnsi="Times New Roman" w:cs="Times New Roman"/>
                <w:noProof/>
                <w:sz w:val="24"/>
                <w:szCs w:val="24"/>
              </w:rPr>
              <w:t>(Gotwals &amp; Spencer-Cavaliere, 2014)</w:t>
            </w:r>
            <w:r w:rsidRPr="004D747B">
              <w:rPr>
                <w:rFonts w:ascii="Times New Roman" w:hAnsi="Times New Roman" w:cs="Times New Roman"/>
                <w:sz w:val="24"/>
                <w:szCs w:val="24"/>
              </w:rPr>
              <w:fldChar w:fldCharType="end"/>
            </w:r>
          </w:p>
        </w:tc>
      </w:tr>
      <w:tr w:rsidR="00BE19E0" w14:paraId="78A1B9D4" w14:textId="77777777" w:rsidTr="00A76D50">
        <w:trPr>
          <w:cantSplit/>
          <w:trHeight w:val="1408"/>
        </w:trPr>
        <w:tc>
          <w:tcPr>
            <w:tcW w:w="1134" w:type="dxa"/>
            <w:textDirection w:val="btLr"/>
          </w:tcPr>
          <w:p w14:paraId="114A03FF"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5F87FBCA" w14:textId="77777777" w:rsidR="00BE19E0" w:rsidRPr="004F549A" w:rsidRDefault="00BE19E0" w:rsidP="00A76D50">
            <w:pPr>
              <w:rPr>
                <w:rFonts w:ascii="Times New Roman" w:hAnsi="Times New Roman" w:cs="Times New Roman"/>
                <w:sz w:val="24"/>
                <w:szCs w:val="24"/>
              </w:rPr>
            </w:pPr>
            <w:r w:rsidRPr="004F549A">
              <w:rPr>
                <w:rFonts w:ascii="Times New Roman" w:hAnsi="Times New Roman" w:cs="Times New Roman"/>
                <w:b/>
                <w:bCs/>
                <w:sz w:val="24"/>
                <w:szCs w:val="24"/>
              </w:rPr>
              <w:t>Dissatisfaction (n=5)</w:t>
            </w:r>
          </w:p>
          <w:p w14:paraId="7ED37063"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recurring dissatisfaction with current performances or works.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108B7769"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o I will not be satisfi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5170AAEB"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think sometimes it can be easy to be dissatisfied constantly because, if and when you reach your goal, whatever that may be, whether it be the best race you’ve ever done or the best cake you’ve ever done or the best piece of writing you’ve ever done, you then instantly expect more of yourself because you’ve done that so was it really your best? Could you have done better? So, you’re kind of expecting more of yourself so there’s that unrelenting desire to push for mor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6A59E6EA"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is like never reaching complete satisfaction because of the belief deep down inside that one will never be goo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15FC8E47" w14:textId="77777777" w:rsidR="00BE19E0" w:rsidRPr="004F549A"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Perfectionists were described as “never satisfied”, “never happy”, and as people who “can never enjoy accomplishment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ce et al., 2003)</w:t>
            </w:r>
            <w:r w:rsidRPr="004F549A">
              <w:rPr>
                <w:rFonts w:ascii="Times New Roman" w:hAnsi="Times New Roman" w:cs="Times New Roman"/>
                <w:sz w:val="24"/>
                <w:szCs w:val="24"/>
              </w:rPr>
              <w:fldChar w:fldCharType="end"/>
            </w:r>
          </w:p>
          <w:p w14:paraId="14EB0985" w14:textId="77777777" w:rsidR="00BE19E0"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am] very rarely satisfied with any task. It is never goo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laney &amp; Ashby, 1996)</w:t>
            </w:r>
            <w:r w:rsidRPr="004F549A">
              <w:rPr>
                <w:rFonts w:ascii="Times New Roman" w:hAnsi="Times New Roman" w:cs="Times New Roman"/>
                <w:sz w:val="24"/>
                <w:szCs w:val="24"/>
              </w:rPr>
              <w:fldChar w:fldCharType="end"/>
            </w:r>
          </w:p>
          <w:p w14:paraId="17D8F0FC" w14:textId="77777777" w:rsidR="00BE19E0" w:rsidRPr="004D747B" w:rsidRDefault="00BE19E0" w:rsidP="00BE19E0">
            <w:pPr>
              <w:pStyle w:val="ListParagraph"/>
              <w:numPr>
                <w:ilvl w:val="0"/>
                <w:numId w:val="11"/>
              </w:numPr>
              <w:spacing w:line="240" w:lineRule="auto"/>
              <w:ind w:left="181" w:hanging="141"/>
              <w:rPr>
                <w:rFonts w:ascii="Times New Roman" w:hAnsi="Times New Roman" w:cs="Times New Roman"/>
                <w:sz w:val="24"/>
                <w:szCs w:val="24"/>
              </w:rPr>
            </w:pPr>
            <w:r w:rsidRPr="004D747B">
              <w:rPr>
                <w:rFonts w:ascii="Times New Roman" w:hAnsi="Times New Roman" w:cs="Times New Roman"/>
                <w:sz w:val="24"/>
                <w:szCs w:val="24"/>
              </w:rPr>
              <w:t xml:space="preserve">“… you will never ever be satisfied, you will never be happy with yourself. If you are a ballet dancer… never.” </w:t>
            </w:r>
            <w:r w:rsidRPr="004D747B">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D747B">
              <w:rPr>
                <w:rFonts w:ascii="Times New Roman" w:hAnsi="Times New Roman" w:cs="Times New Roman"/>
                <w:sz w:val="24"/>
                <w:szCs w:val="24"/>
              </w:rPr>
              <w:instrText xml:space="preserve"> ADDIN EN.CITE </w:instrText>
            </w:r>
            <w:r w:rsidRPr="004D747B">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D747B">
              <w:rPr>
                <w:rFonts w:ascii="Times New Roman" w:hAnsi="Times New Roman" w:cs="Times New Roman"/>
                <w:sz w:val="24"/>
                <w:szCs w:val="24"/>
              </w:rPr>
              <w:instrText xml:space="preserve"> ADDIN EN.CITE.DATA </w:instrText>
            </w:r>
            <w:r w:rsidRPr="004D747B">
              <w:rPr>
                <w:rFonts w:ascii="Times New Roman" w:hAnsi="Times New Roman" w:cs="Times New Roman"/>
                <w:sz w:val="24"/>
                <w:szCs w:val="24"/>
              </w:rPr>
            </w:r>
            <w:r w:rsidRPr="004D747B">
              <w:rPr>
                <w:rFonts w:ascii="Times New Roman" w:hAnsi="Times New Roman" w:cs="Times New Roman"/>
                <w:sz w:val="24"/>
                <w:szCs w:val="24"/>
              </w:rPr>
              <w:fldChar w:fldCharType="end"/>
            </w:r>
            <w:r w:rsidRPr="004D747B">
              <w:rPr>
                <w:rFonts w:ascii="Times New Roman" w:hAnsi="Times New Roman" w:cs="Times New Roman"/>
                <w:sz w:val="24"/>
                <w:szCs w:val="24"/>
              </w:rPr>
            </w:r>
            <w:r w:rsidRPr="004D747B">
              <w:rPr>
                <w:rFonts w:ascii="Times New Roman" w:hAnsi="Times New Roman" w:cs="Times New Roman"/>
                <w:sz w:val="24"/>
                <w:szCs w:val="24"/>
              </w:rPr>
              <w:fldChar w:fldCharType="separate"/>
            </w:r>
            <w:r w:rsidRPr="004D747B">
              <w:rPr>
                <w:rFonts w:ascii="Times New Roman" w:hAnsi="Times New Roman" w:cs="Times New Roman"/>
                <w:noProof/>
                <w:sz w:val="24"/>
                <w:szCs w:val="24"/>
              </w:rPr>
              <w:t>(van Staden et al., 2009)</w:t>
            </w:r>
            <w:r w:rsidRPr="004D747B">
              <w:rPr>
                <w:rFonts w:ascii="Times New Roman" w:hAnsi="Times New Roman" w:cs="Times New Roman"/>
                <w:sz w:val="24"/>
                <w:szCs w:val="24"/>
              </w:rPr>
              <w:fldChar w:fldCharType="end"/>
            </w:r>
          </w:p>
        </w:tc>
      </w:tr>
      <w:tr w:rsidR="00BE19E0" w14:paraId="418204C7" w14:textId="77777777" w:rsidTr="00A76D50">
        <w:trPr>
          <w:cantSplit/>
          <w:trHeight w:val="1408"/>
        </w:trPr>
        <w:tc>
          <w:tcPr>
            <w:tcW w:w="1134" w:type="dxa"/>
            <w:textDirection w:val="btLr"/>
          </w:tcPr>
          <w:p w14:paraId="6F62E263" w14:textId="77777777" w:rsidR="00BE19E0" w:rsidRPr="004D67CD" w:rsidRDefault="00BE19E0" w:rsidP="00A76D50">
            <w:pPr>
              <w:jc w:val="center"/>
              <w:rPr>
                <w:rFonts w:ascii="Times New Roman" w:hAnsi="Times New Roman" w:cs="Times New Roman"/>
                <w:b/>
                <w:bCs/>
                <w:sz w:val="24"/>
                <w:szCs w:val="24"/>
              </w:rPr>
            </w:pPr>
            <w:r w:rsidRPr="004D67CD">
              <w:rPr>
                <w:rFonts w:ascii="Times New Roman" w:hAnsi="Times New Roman" w:cs="Times New Roman"/>
                <w:b/>
                <w:bCs/>
                <w:sz w:val="24"/>
                <w:szCs w:val="24"/>
              </w:rPr>
              <w:t>Interpretation of success</w:t>
            </w:r>
          </w:p>
          <w:p w14:paraId="3F93F137" w14:textId="77777777" w:rsidR="00BE19E0" w:rsidRPr="004F549A" w:rsidRDefault="00BE19E0" w:rsidP="00A76D50">
            <w:pPr>
              <w:jc w:val="center"/>
              <w:rPr>
                <w:rFonts w:ascii="Times New Roman" w:hAnsi="Times New Roman" w:cs="Times New Roman"/>
                <w:b/>
                <w:bCs/>
                <w:sz w:val="24"/>
                <w:szCs w:val="24"/>
              </w:rPr>
            </w:pPr>
            <w:r w:rsidRPr="004D67CD">
              <w:rPr>
                <w:rFonts w:ascii="Times New Roman" w:hAnsi="Times New Roman" w:cs="Times New Roman"/>
                <w:b/>
                <w:bCs/>
                <w:sz w:val="24"/>
                <w:szCs w:val="24"/>
              </w:rPr>
              <w:t>(n=2)</w:t>
            </w:r>
          </w:p>
        </w:tc>
        <w:tc>
          <w:tcPr>
            <w:tcW w:w="14034" w:type="dxa"/>
          </w:tcPr>
          <w:p w14:paraId="2999B18F" w14:textId="77777777" w:rsidR="00BE19E0" w:rsidRPr="004F549A" w:rsidRDefault="00BE19E0" w:rsidP="00A76D50">
            <w:pPr>
              <w:rPr>
                <w:rFonts w:ascii="Times New Roman" w:hAnsi="Times New Roman" w:cs="Times New Roman"/>
                <w:sz w:val="24"/>
                <w:szCs w:val="24"/>
              </w:rPr>
            </w:pPr>
            <w:r w:rsidRPr="004F549A">
              <w:rPr>
                <w:rFonts w:ascii="Times New Roman" w:hAnsi="Times New Roman" w:cs="Times New Roman"/>
                <w:b/>
                <w:bCs/>
                <w:sz w:val="24"/>
                <w:szCs w:val="24"/>
              </w:rPr>
              <w:t>Interpretation of success (n=2)</w:t>
            </w:r>
          </w:p>
          <w:p w14:paraId="083D87FB"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responded to successes with “a lack of personal prid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3B96512C"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One more thing I got thr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10B4C62D"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feel like I didn’t do anything extraordinary for it. I just performed at the level I normally do.”</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022360E0"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always just looked at [my successes] as good luck on my part, things that could happen to anyone if they’ve had the resources I’ve ha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22483184"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did not feel proud of him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46A05B03"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takes more work for me to thin</w:t>
            </w:r>
            <w:r>
              <w:rPr>
                <w:rFonts w:ascii="Times New Roman" w:hAnsi="Times New Roman" w:cs="Times New Roman"/>
                <w:sz w:val="24"/>
                <w:szCs w:val="24"/>
              </w:rPr>
              <w:t>k</w:t>
            </w:r>
            <w:r w:rsidRPr="004F549A">
              <w:rPr>
                <w:rFonts w:ascii="Times New Roman" w:hAnsi="Times New Roman" w:cs="Times New Roman"/>
                <w:sz w:val="24"/>
                <w:szCs w:val="24"/>
              </w:rPr>
              <w:t xml:space="preserve"> about my successes… I can’t really recall any successe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10D06C91"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had this grin on my face for, like, an hour because all the hard work paid of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26E1AE6D"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because I worked hard for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3AED4478"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a mix of satisfaction and prid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3B688443" w14:textId="77777777" w:rsidR="00BE19E0"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personality and ability to handle the pressur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33A6E1EC"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turned it outward because people missed the same problem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2435DD93" w14:textId="77777777" w:rsidR="00BE19E0" w:rsidRPr="004F549A" w:rsidRDefault="00BE19E0" w:rsidP="00BE19E0">
            <w:pPr>
              <w:pStyle w:val="ListParagraph"/>
              <w:numPr>
                <w:ilvl w:val="0"/>
                <w:numId w:val="13"/>
              </w:numPr>
              <w:spacing w:line="240" w:lineRule="auto"/>
              <w:ind w:left="181" w:hanging="141"/>
              <w:rPr>
                <w:rFonts w:ascii="Times New Roman" w:hAnsi="Times New Roman" w:cs="Times New Roman"/>
                <w:b/>
                <w:bCs/>
                <w:sz w:val="24"/>
                <w:szCs w:val="24"/>
              </w:rPr>
            </w:pPr>
            <w:r w:rsidRPr="004F549A">
              <w:rPr>
                <w:rFonts w:ascii="Times New Roman" w:hAnsi="Times New Roman" w:cs="Times New Roman"/>
                <w:sz w:val="24"/>
                <w:szCs w:val="24"/>
              </w:rPr>
              <w:t>“… Within a couple of days, and often even shorter, because you’ve achieved it you think well, it’s not that brilliant anywa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ley &amp; Shafran, 2005)</w:t>
            </w:r>
            <w:r w:rsidRPr="004F549A">
              <w:rPr>
                <w:rFonts w:ascii="Times New Roman" w:hAnsi="Times New Roman" w:cs="Times New Roman"/>
                <w:sz w:val="24"/>
                <w:szCs w:val="24"/>
              </w:rPr>
              <w:fldChar w:fldCharType="end"/>
            </w:r>
          </w:p>
        </w:tc>
      </w:tr>
      <w:tr w:rsidR="00BE19E0" w14:paraId="65D566BB" w14:textId="77777777" w:rsidTr="00A76D50">
        <w:trPr>
          <w:cantSplit/>
          <w:trHeight w:val="1408"/>
        </w:trPr>
        <w:tc>
          <w:tcPr>
            <w:tcW w:w="1134" w:type="dxa"/>
            <w:textDirection w:val="btLr"/>
          </w:tcPr>
          <w:p w14:paraId="33FE1EDC" w14:textId="77777777" w:rsidR="00BE19E0" w:rsidRPr="004D67CD" w:rsidRDefault="00BE19E0" w:rsidP="00A76D50">
            <w:pPr>
              <w:jc w:val="center"/>
              <w:rPr>
                <w:rFonts w:ascii="Times New Roman" w:hAnsi="Times New Roman" w:cs="Times New Roman"/>
                <w:b/>
                <w:bCs/>
                <w:sz w:val="24"/>
                <w:szCs w:val="24"/>
              </w:rPr>
            </w:pPr>
            <w:r w:rsidRPr="004F549A">
              <w:rPr>
                <w:rFonts w:ascii="Times New Roman" w:hAnsi="Times New Roman" w:cs="Times New Roman"/>
                <w:b/>
                <w:bCs/>
                <w:sz w:val="24"/>
                <w:szCs w:val="24"/>
              </w:rPr>
              <w:lastRenderedPageBreak/>
              <w:t>Relation to others (n=19)</w:t>
            </w:r>
          </w:p>
        </w:tc>
        <w:tc>
          <w:tcPr>
            <w:tcW w:w="14034" w:type="dxa"/>
          </w:tcPr>
          <w:p w14:paraId="36F2AC39" w14:textId="77777777" w:rsidR="00BE19E0" w:rsidRPr="004F549A" w:rsidRDefault="00BE19E0" w:rsidP="00A76D50">
            <w:pPr>
              <w:rPr>
                <w:rFonts w:ascii="Times New Roman" w:hAnsi="Times New Roman" w:cs="Times New Roman"/>
                <w:sz w:val="24"/>
                <w:szCs w:val="24"/>
              </w:rPr>
            </w:pPr>
            <w:r w:rsidRPr="004F549A">
              <w:rPr>
                <w:rFonts w:ascii="Times New Roman" w:hAnsi="Times New Roman" w:cs="Times New Roman"/>
                <w:b/>
                <w:bCs/>
                <w:sz w:val="24"/>
                <w:szCs w:val="24"/>
              </w:rPr>
              <w:t xml:space="preserve">Relationships (n=6) </w:t>
            </w:r>
          </w:p>
          <w:p w14:paraId="16C5D96E"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HW/LW: negative affect on relationship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shby et al., 2012)</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3F3318D1"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ometimes it can be a nuisance because even with my wife I set too high standards and you put a lot of pressure on other people because you expect the same as what you expect for your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264BEB2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Well yes it does because obviously he [partner] knows when I’m upset and it makes him upse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498A3B12"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can affect friendships possibly, in certain situations, and possibly family relations because it’s such a whole encompassing thing… it’s easy to get caught up in whatever you’re doing… quite easy to get totally absorb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570908F0"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it’s not that I do not care, it’s not that I do not think about them and not there for them. It’s just that I’m so focused on achieving one th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10A8D281"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being a perfectionist means I cannot put that away and go and enjoy something else in my lif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37A0673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I think that it probably had the most negative impact on my social lif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1FA5A133"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Family appeared to refer directly to relationships with parents, though in rare instances sibling relationships were mentioned. Parents also emerged in the variant category of social support. One participant explained that parents are a support system, and another added that friends are also supportive. However, in opposition to the uplifting sentiment engendered by social support, the category of interpersonal strife also surfaced in the narratives… One participant likened her high school experience as “hell” wherein she was surrounded by people who endeavoured to “make her feel stupid”. Others reported how they are likely to cope through social interaction, citing family, friends, and professional counsellors as valuable sources of support.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3025D5AE"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makes life challenging but it’s worth it to please others. Isn’t that sick? It’s so true th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368337D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myself have experienced that you cannot give anything extra of yourself, so you start growling at each other and have a harsh ton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630340AC"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I am sorry that it came so personal. It was a waste of energy, it was not fair [to my classmates] and it was unnecessary. Maybe it was because we were a group of girl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0ED4FE73" w14:textId="77777777" w:rsidR="00BE19E0"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the older students could have supported somewhat better. My perfectionism has not benefited cooperation in the group.”</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oore, 2018)</w:t>
            </w:r>
            <w:r w:rsidRPr="004F549A">
              <w:rPr>
                <w:rFonts w:ascii="Times New Roman" w:hAnsi="Times New Roman" w:cs="Times New Roman"/>
                <w:sz w:val="24"/>
                <w:szCs w:val="24"/>
              </w:rPr>
              <w:fldChar w:fldCharType="end"/>
            </w:r>
          </w:p>
          <w:p w14:paraId="1C322DD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the company complains about the way I work with peop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van Staden et al., 2009)</w:t>
            </w:r>
            <w:r w:rsidRPr="004F549A">
              <w:rPr>
                <w:rFonts w:ascii="Times New Roman" w:hAnsi="Times New Roman" w:cs="Times New Roman"/>
                <w:sz w:val="24"/>
                <w:szCs w:val="24"/>
              </w:rPr>
              <w:fldChar w:fldCharType="end"/>
            </w:r>
          </w:p>
          <w:p w14:paraId="4C153D17" w14:textId="77777777" w:rsidR="00BE19E0" w:rsidRPr="004F549A" w:rsidRDefault="00BE19E0" w:rsidP="00A76D50">
            <w:pPr>
              <w:rPr>
                <w:rFonts w:ascii="Times New Roman" w:hAnsi="Times New Roman" w:cs="Times New Roman"/>
                <w:b/>
                <w:bCs/>
                <w:sz w:val="24"/>
                <w:szCs w:val="24"/>
              </w:rPr>
            </w:pPr>
          </w:p>
        </w:tc>
      </w:tr>
      <w:tr w:rsidR="00BE19E0" w14:paraId="47A9C78A" w14:textId="77777777" w:rsidTr="00A76D50">
        <w:trPr>
          <w:cantSplit/>
          <w:trHeight w:val="1408"/>
        </w:trPr>
        <w:tc>
          <w:tcPr>
            <w:tcW w:w="1134" w:type="dxa"/>
            <w:textDirection w:val="btLr"/>
          </w:tcPr>
          <w:p w14:paraId="46D309CC"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292BA63C" w14:textId="77777777" w:rsidR="00BE19E0" w:rsidRPr="004F549A" w:rsidRDefault="00BE19E0" w:rsidP="00A76D50">
            <w:pPr>
              <w:rPr>
                <w:rFonts w:ascii="Times New Roman" w:hAnsi="Times New Roman" w:cs="Times New Roman"/>
                <w:b/>
                <w:bCs/>
                <w:sz w:val="24"/>
                <w:szCs w:val="24"/>
              </w:rPr>
            </w:pPr>
            <w:r w:rsidRPr="004F549A">
              <w:rPr>
                <w:rFonts w:ascii="Times New Roman" w:hAnsi="Times New Roman" w:cs="Times New Roman"/>
                <w:b/>
                <w:bCs/>
                <w:sz w:val="24"/>
                <w:szCs w:val="24"/>
              </w:rPr>
              <w:t>Other expectations and standards (parents, family, teachers, friends) (n=10)</w:t>
            </w:r>
          </w:p>
          <w:p w14:paraId="0A951E72"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Never meet the expectations of their parents, other family members, society, and themselve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ugsberger et al., 2018)</w:t>
            </w:r>
            <w:r w:rsidRPr="004F549A">
              <w:rPr>
                <w:rFonts w:ascii="Times New Roman" w:hAnsi="Times New Roman" w:cs="Times New Roman"/>
                <w:sz w:val="24"/>
                <w:szCs w:val="24"/>
              </w:rPr>
              <w:fldChar w:fldCharType="end"/>
            </w:r>
          </w:p>
          <w:p w14:paraId="15BDBC4E"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Expectations at home, when I lived with my parents, were far </w:t>
            </w:r>
            <w:r>
              <w:rPr>
                <w:rFonts w:ascii="Times New Roman" w:hAnsi="Times New Roman" w:cs="Times New Roman"/>
                <w:sz w:val="24"/>
                <w:szCs w:val="24"/>
              </w:rPr>
              <w:t>too</w:t>
            </w:r>
            <w:r w:rsidRPr="004F549A">
              <w:rPr>
                <w:rFonts w:ascii="Times New Roman" w:hAnsi="Times New Roman" w:cs="Times New Roman"/>
                <w:sz w:val="24"/>
                <w:szCs w:val="24"/>
              </w:rPr>
              <w:t xml:space="preserve"> great for me to handle in my teens… and surprisingly also in my early 20s, despite not living at ho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ugsberger et al., 2018)</w:t>
            </w:r>
            <w:r w:rsidRPr="004F549A">
              <w:rPr>
                <w:rFonts w:ascii="Times New Roman" w:hAnsi="Times New Roman" w:cs="Times New Roman"/>
                <w:sz w:val="24"/>
                <w:szCs w:val="24"/>
              </w:rPr>
              <w:fldChar w:fldCharType="end"/>
            </w:r>
          </w:p>
          <w:p w14:paraId="2AEDBB5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relationship with my relatives has had rocky periods and I feel they disapprove of me. It makes me feel bad about myself.”</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ugsberger et al., 2018)</w:t>
            </w:r>
            <w:r w:rsidRPr="004F549A">
              <w:rPr>
                <w:rFonts w:ascii="Times New Roman" w:hAnsi="Times New Roman" w:cs="Times New Roman"/>
                <w:sz w:val="24"/>
                <w:szCs w:val="24"/>
              </w:rPr>
              <w:fldChar w:fldCharType="end"/>
            </w:r>
          </w:p>
          <w:p w14:paraId="7D393C51"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family was really hard on me growing up in terms of… the picture-perfect demeanour I would have to maintain to compete with their friend’s children. I used to feel very mediocre or not good enough that I considered very many times thoughts of suicide and even an attempt one ti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Augsberger et al., 2018)</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17CBDA5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is very important to them that I succe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Hibbard&lt;/Author&gt;&lt;Year&gt;2012&lt;/Year&gt;&lt;RecNum&gt;28&lt;/RecNum&gt;&lt;DisplayText&gt;(Hibbard &amp;amp; Walton, 2012)&lt;/DisplayText&gt;&lt;record&gt;&lt;rec-number&gt;28&lt;/rec-number&gt;&lt;foreign-keys&gt;&lt;key app="EN" db-id="ftredaw9e5ptxbeppxe5t0pedzpp09f5w9f9" timestamp="1595480650"&gt;28&lt;/key&gt;&lt;/foreign-keys&gt;&lt;ref-type name="Journal Article"&gt;17&lt;/ref-type&gt;&lt;contributors&gt;&lt;authors&gt;&lt;author&gt;Hibbard, David R.&lt;/author&gt;&lt;author&gt;Walton, Gail E.&lt;/author&gt;&lt;/authors&gt;&lt;secondary-authors&gt;&lt;author&gt;Flett,&lt;/author&gt;&lt;/secondary-authors&gt;&lt;/contributors&gt;&lt;auth-address&gt;Hibbard, David R.: College of Behavioral and Social Sciences, California State University, Chico, CA, US, 95929, drhibbard@csuchico.edu&amp;#xD;Hibbard, David R.: drhibbard@csuchico.edu&lt;/auth-address&gt;&lt;titles&gt;&lt;title&gt;Where does perfectionism come from? A qualitative investigation of perfectionists and nonperfectionists&lt;/title&gt;&lt;secondary-title&gt;Social Behavior and Personality: An International Journal&lt;/secondary-title&gt;&lt;/titles&gt;&lt;periodical&gt;&lt;full-title&gt;Social Behavior and Personality: An International Journal&lt;/full-title&gt;&lt;/periodical&gt;&lt;pages&gt;1121-1122&lt;/pages&gt;&lt;volume&gt;40&lt;/volume&gt;&lt;number&gt;7&lt;/number&gt;&lt;keywords&gt;&lt;keyword&gt;*Achievement Motivation&lt;/keyword&gt;&lt;keyword&gt;*College Students&lt;/keyword&gt;&lt;keyword&gt;*Perfectionism&lt;/keyword&gt;&lt;/keywords&gt;&lt;dates&gt;&lt;year&gt;2012&lt;/year&gt;&lt;/dates&gt;&lt;pub-location&gt;New Zealand&lt;/pub-location&gt;&lt;publisher&gt;Society for Personality Research&amp;#xD;New Zealand&lt;/publisher&gt;&lt;isbn&gt;0301-2212&lt;/isbn&gt;&lt;work-type&gt;Academic Learning &amp;amp; Achievement 3550&lt;/work-type&gt;&lt;urls&gt;&lt;related-urls&gt;&lt;url&gt;http://ovidsp.ovid.com/ovidweb.cgi?T=JS&amp;amp;PAGE=reference&amp;amp;D=psyc9&amp;amp;NEWS=N&amp;amp;AN=2012-25915-009&lt;/url&gt;&lt;/related-urls&gt;&lt;/urls&gt;&lt;custom1&gt;Database: APA PsycInfo &amp;lt;1806 to July Week 1 2020&amp;gt; Search Strategy:&lt;/custom1&gt;&lt;electronic-resource-num&gt;http://dx.doi.org/10.2224/sbp.2012.40.7.112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bbard &amp; Walton, 2012)</w:t>
            </w:r>
            <w:r w:rsidRPr="004F549A">
              <w:rPr>
                <w:rFonts w:ascii="Times New Roman" w:hAnsi="Times New Roman" w:cs="Times New Roman"/>
                <w:sz w:val="24"/>
                <w:szCs w:val="24"/>
              </w:rPr>
              <w:fldChar w:fldCharType="end"/>
            </w:r>
          </w:p>
          <w:p w14:paraId="028469F8"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f I fail], I would not say they were disappointed, but they know my potential and they expect high standards from me; they think I do not try har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Hibbard&lt;/Author&gt;&lt;Year&gt;2012&lt;/Year&gt;&lt;RecNum&gt;28&lt;/RecNum&gt;&lt;DisplayText&gt;(Hibbard &amp;amp; Walton, 2012)&lt;/DisplayText&gt;&lt;record&gt;&lt;rec-number&gt;28&lt;/rec-number&gt;&lt;foreign-keys&gt;&lt;key app="EN" db-id="ftredaw9e5ptxbeppxe5t0pedzpp09f5w9f9" timestamp="1595480650"&gt;28&lt;/key&gt;&lt;/foreign-keys&gt;&lt;ref-type name="Journal Article"&gt;17&lt;/ref-type&gt;&lt;contributors&gt;&lt;authors&gt;&lt;author&gt;Hibbard, David R.&lt;/author&gt;&lt;author&gt;Walton, Gail E.&lt;/author&gt;&lt;/authors&gt;&lt;secondary-authors&gt;&lt;author&gt;Flett,&lt;/author&gt;&lt;/secondary-authors&gt;&lt;/contributors&gt;&lt;auth-address&gt;Hibbard, David R.: College of Behavioral and Social Sciences, California State University, Chico, CA, US, 95929, drhibbard@csuchico.edu&amp;#xD;Hibbard, David R.: drhibbard@csuchico.edu&lt;/auth-address&gt;&lt;titles&gt;&lt;title&gt;Where does perfectionism come from? A qualitative investigation of perfectionists and nonperfectionists&lt;/title&gt;&lt;secondary-title&gt;Social Behavior and Personality: An International Journal&lt;/secondary-title&gt;&lt;/titles&gt;&lt;periodical&gt;&lt;full-title&gt;Social Behavior and Personality: An International Journal&lt;/full-title&gt;&lt;/periodical&gt;&lt;pages&gt;1121-1122&lt;/pages&gt;&lt;volume&gt;40&lt;/volume&gt;&lt;number&gt;7&lt;/number&gt;&lt;keywords&gt;&lt;keyword&gt;*Achievement Motivation&lt;/keyword&gt;&lt;keyword&gt;*College Students&lt;/keyword&gt;&lt;keyword&gt;*Perfectionism&lt;/keyword&gt;&lt;/keywords&gt;&lt;dates&gt;&lt;year&gt;2012&lt;/year&gt;&lt;/dates&gt;&lt;pub-location&gt;New Zealand&lt;/pub-location&gt;&lt;publisher&gt;Society for Personality Research&amp;#xD;New Zealand&lt;/publisher&gt;&lt;isbn&gt;0301-2212&lt;/isbn&gt;&lt;work-type&gt;Academic Learning &amp;amp; Achievement 3550&lt;/work-type&gt;&lt;urls&gt;&lt;related-urls&gt;&lt;url&gt;http://ovidsp.ovid.com/ovidweb.cgi?T=JS&amp;amp;PAGE=reference&amp;amp;D=psyc9&amp;amp;NEWS=N&amp;amp;AN=2012-25915-009&lt;/url&gt;&lt;/related-urls&gt;&lt;/urls&gt;&lt;custom1&gt;Database: APA PsycInfo &amp;lt;1806 to July Week 1 2020&amp;gt; Search Strategy:&lt;/custom1&gt;&lt;electronic-resource-num&gt;http://dx.doi.org/10.2224/sbp.2012.40.7.112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bbard &amp; Walton, 2012)</w:t>
            </w:r>
            <w:r w:rsidRPr="004F549A">
              <w:rPr>
                <w:rFonts w:ascii="Times New Roman" w:hAnsi="Times New Roman" w:cs="Times New Roman"/>
                <w:sz w:val="24"/>
                <w:szCs w:val="24"/>
              </w:rPr>
              <w:fldChar w:fldCharType="end"/>
            </w:r>
          </w:p>
          <w:p w14:paraId="2CE1F635"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Allusions to family were found in 12 of the 14 case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73AF220D"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Personal and parental expectations were evident, largely in the form of expectations for the participant to perform well academically, and, in the future, professionally. The category of parental expectations was also typical, and participants shared that their parents expect them to do well academically.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20BA328D"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parents put a lot of pressure on me to make good grades like my sister. I know they will be disappointed if I don’t, and while they never overwhelm me, I know the pressure is ther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22321F5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parents’ expectations of me was much higher and I also get stressed out that I am disappointing them.”</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7EA324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drive to please other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6E9906BE"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Thinking of how I might disappoint myself and my parents and thinking of the risk of losing my scholarship causes a great deal of stress on 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7FA4A593"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makes life challenging but it’s worth it to please others. Isn’t that sick? It’s so true th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Merrell et al., 2011)</w:t>
            </w:r>
            <w:r w:rsidRPr="004F549A">
              <w:rPr>
                <w:rFonts w:ascii="Times New Roman" w:hAnsi="Times New Roman" w:cs="Times New Roman"/>
                <w:sz w:val="24"/>
                <w:szCs w:val="24"/>
              </w:rPr>
              <w:fldChar w:fldCharType="end"/>
            </w:r>
          </w:p>
          <w:p w14:paraId="6A70F0A9" w14:textId="77777777" w:rsidR="00BE19E0"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f I said I was not good at it, maybe they would think I was not good at other things. Maybe it could spill over into other [areas], and I’m not good at anyth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b)</w:t>
            </w:r>
            <w:r w:rsidRPr="004F549A">
              <w:rPr>
                <w:rFonts w:ascii="Times New Roman" w:hAnsi="Times New Roman" w:cs="Times New Roman"/>
                <w:sz w:val="24"/>
                <w:szCs w:val="24"/>
              </w:rPr>
              <w:fldChar w:fldCharType="end"/>
            </w:r>
          </w:p>
          <w:p w14:paraId="09CD71C4"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y perceived their parents as setting the high expectations for their achievement as part of their authoritarian style… teachers and classmates held high expectations for them, as well, in both academic and social realm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29923509"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like my parents didn’t appreciate me making A’s anymore; they always expected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6909630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my mom especially was really disappoint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2828C555"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lastRenderedPageBreak/>
              <w:t>“You are always expected to do well in everything that you do. I brought home report cards in high school, and my dad was like, ‘you know a B is not okay. You need to be making A’s all of the time. When I was your age, I was getting A+’s on everything. Why don’t they give you people A+’s anymor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3F2713C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expected my siblings and I to be perfect. She expected me to excel at everything I do and always try my hardes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592EF1E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tell you in the most rational, calm voice how you have betrayed her trus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79038D6C"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to try to please my dad and make him happ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18556C43"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tried really hard to fit in with everyone at one time, [and] would do whatever everybody else was do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2026FBE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No one really cared [about my grades] except my parent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129B14FB"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ince the sixth grade, I have been tagged as ‘the smart kid’, and to fail to meet the expectations others had for ‘the smart kid’, I would lose that distinction, which was really the only thing I felt I had to offer in the microcosm of society in middle and high school.”</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628093E9"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The thing that drives the perfectionism in me the most is other people. I want to do better, and I would feel bad about myself but I would feel bad about myself because I would think others thought badly of me. It’s all about other people. I think how my teachers, my friends, and, to a degree, how my parents think of me is what really drives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79B72A5B"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he would be very disappointed…”</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a)</w:t>
            </w:r>
            <w:r w:rsidRPr="004F549A">
              <w:rPr>
                <w:rFonts w:ascii="Times New Roman" w:hAnsi="Times New Roman" w:cs="Times New Roman"/>
                <w:sz w:val="24"/>
                <w:szCs w:val="24"/>
              </w:rPr>
              <w:fldChar w:fldCharType="end"/>
            </w:r>
          </w:p>
          <w:p w14:paraId="02E0E7A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You should always exceed other people’s expectation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c)</w:t>
            </w:r>
            <w:r w:rsidRPr="004F549A">
              <w:rPr>
                <w:rFonts w:ascii="Times New Roman" w:hAnsi="Times New Roman" w:cs="Times New Roman"/>
                <w:sz w:val="24"/>
                <w:szCs w:val="24"/>
              </w:rPr>
              <w:fldChar w:fldCharType="end"/>
            </w:r>
          </w:p>
          <w:p w14:paraId="092408F4"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f I have an A or a 100% [he asks] why isn’t it higher than 100%? It always needs to be better. Nothing is ever good enough.”</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467821DA"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He told me I am going to end up working at Walmart as a greeter and told me I am not going to get into colleg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09B79549"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He wanted to get a bumper sticker that says my daughter is an MIT rejec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7)</w:t>
            </w:r>
            <w:r w:rsidRPr="004F549A">
              <w:rPr>
                <w:rFonts w:ascii="Times New Roman" w:hAnsi="Times New Roman" w:cs="Times New Roman"/>
                <w:sz w:val="24"/>
                <w:szCs w:val="24"/>
              </w:rPr>
              <w:fldChar w:fldCharType="end"/>
            </w:r>
          </w:p>
          <w:p w14:paraId="62E6C7B1"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n my family, to prove that you’re smart, you just had to get an A in that class, whatever it took. [My parents] have such a high expectation, and if I don’t get that certain grade or that certain mark or get help if I’m struggling, then they just get on m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4A87B7A7"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They expect a lot out of me, like I should have a 4.0 GPA… [my parents] won’t yell, but they will be very disappointed, and they make sure [I] know i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539D6027"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Aunt] she is one who definitely thinks I should always be perfec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577E93E1"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ometimes it’s a guilt thing… and my dad got really upset about it because he’s like, ‘you’ve had all of these opportunities.’ And when I quit, he was really upset because he was like, this is something I’ve always wanted to do, and he cried, and I was like ‘Oh, my gosh’. So, I started playing piano again.”</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2DFC052B"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just awful, absolutely awful. It was complete drama. My mom made the situation about her. She said, I can’t believe you did this to me, you hurt me so much, I feel as if I’ve failed as a mother.”</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et al., 2009)</w:t>
            </w:r>
            <w:r w:rsidRPr="004F549A">
              <w:rPr>
                <w:rFonts w:ascii="Times New Roman" w:hAnsi="Times New Roman" w:cs="Times New Roman"/>
                <w:sz w:val="24"/>
                <w:szCs w:val="24"/>
              </w:rPr>
              <w:fldChar w:fldCharType="end"/>
            </w:r>
          </w:p>
          <w:p w14:paraId="385F01B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parents…</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2FD17AB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lastRenderedPageBreak/>
              <w:t xml:space="preserve">… perceived expectations of others about their abilities… two factors that influenced… intense emotions over making mistake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125D588F"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Pleasing others was important to most of the neurotic perfectionists. While most believed that at least one of their parents was perfectionistic, they viewed their parents’ perfectionism as impacting them negatively. The neurotic perfectionists perceived that their parents expected them to be perfect in everything.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221B2185"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Don’t fail”, “do the best”, “where are the A’s?”, “You should do better.”</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05E1AE4E"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y believed their families, peers, friends, and teachers also expected perfection from them.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3DE8A8A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athletes expressed the desire to perform well for their parents…</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219AB8A1" w14:textId="77777777" w:rsidR="00BE19E0" w:rsidRPr="004F549A" w:rsidRDefault="00BE19E0" w:rsidP="00A76D50">
            <w:pPr>
              <w:rPr>
                <w:rFonts w:ascii="Times New Roman" w:hAnsi="Times New Roman" w:cs="Times New Roman"/>
                <w:b/>
                <w:bCs/>
                <w:sz w:val="24"/>
                <w:szCs w:val="24"/>
              </w:rPr>
            </w:pPr>
          </w:p>
        </w:tc>
      </w:tr>
      <w:tr w:rsidR="00BE19E0" w14:paraId="449A1C05" w14:textId="77777777" w:rsidTr="00A76D50">
        <w:trPr>
          <w:cantSplit/>
          <w:trHeight w:val="1408"/>
        </w:trPr>
        <w:tc>
          <w:tcPr>
            <w:tcW w:w="1134" w:type="dxa"/>
            <w:textDirection w:val="btLr"/>
          </w:tcPr>
          <w:p w14:paraId="5758C4CF"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03832493" w14:textId="77777777" w:rsidR="00BE19E0" w:rsidRPr="004F549A" w:rsidRDefault="00BE19E0" w:rsidP="00A76D50">
            <w:pPr>
              <w:rPr>
                <w:rFonts w:ascii="Times New Roman" w:hAnsi="Times New Roman" w:cs="Times New Roman"/>
                <w:sz w:val="24"/>
                <w:szCs w:val="24"/>
              </w:rPr>
            </w:pPr>
            <w:r w:rsidRPr="004F549A">
              <w:rPr>
                <w:rFonts w:ascii="Times New Roman" w:hAnsi="Times New Roman" w:cs="Times New Roman"/>
                <w:b/>
                <w:bCs/>
                <w:sz w:val="24"/>
                <w:szCs w:val="24"/>
              </w:rPr>
              <w:t>Others’ reactions, evaluations (n=10)</w:t>
            </w:r>
          </w:p>
          <w:p w14:paraId="591EDA0B"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Concerned about potential poor evaluations resulting from the performance. Aspects of the performance experience which were the focus of inappropriate concentration included: evaluation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Clark et al., 2014)</w:t>
            </w:r>
            <w:r w:rsidRPr="004F549A">
              <w:rPr>
                <w:rFonts w:ascii="Times New Roman" w:hAnsi="Times New Roman" w:cs="Times New Roman"/>
                <w:sz w:val="24"/>
                <w:szCs w:val="24"/>
              </w:rPr>
              <w:fldChar w:fldCharType="end"/>
            </w:r>
          </w:p>
          <w:p w14:paraId="0F9FAC25"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gets on lots of people’s nerve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7B9BBA3D"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Well yes it does because obviously he [partner] knows when I’m upset and it makes him upse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Egan et al., 2013)</w:t>
            </w:r>
            <w:r w:rsidRPr="004F549A">
              <w:rPr>
                <w:rFonts w:ascii="Times New Roman" w:hAnsi="Times New Roman" w:cs="Times New Roman"/>
                <w:sz w:val="24"/>
                <w:szCs w:val="24"/>
              </w:rPr>
              <w:fldChar w:fldCharType="end"/>
            </w:r>
          </w:p>
          <w:p w14:paraId="2044BC36"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 fear the evaluation of their peers and the subsequent possibility of appearing foolish.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Gregersen&lt;/Author&gt;&lt;Year&gt;2002&lt;/Year&gt;&lt;RecNum&gt;29&lt;/RecNum&gt;&lt;DisplayText&gt;(Gregersen &amp;amp; Horwitz, 2002)&lt;/DisplayText&gt;&lt;record&gt;&lt;rec-number&gt;29&lt;/rec-number&gt;&lt;foreign-keys&gt;&lt;key app="EN" db-id="ftredaw9e5ptxbeppxe5t0pedzpp09f5w9f9" timestamp="1595480650"&gt;29&lt;/key&gt;&lt;/foreign-keys&gt;&lt;ref-type name="Journal Article"&gt;17&lt;/ref-type&gt;&lt;contributors&gt;&lt;authors&gt;&lt;author&gt;Gregersen, Tammy&lt;/author&gt;&lt;author&gt;Horwitz, Elaine K.&lt;/author&gt;&lt;/authors&gt;&lt;/contributors&gt;&lt;auth-address&gt;Gregersen, Tammy: U de Atacama, Copayapu 485, Copiapo, Chile, Tgregersen@education.uda.cl&lt;/auth-address&gt;&lt;titles&gt;&lt;title&gt;Language learning and perfectionism: Anxious and non-anxious language learners&amp;apos; reactions to their own oral performance&lt;/title&gt;&lt;secondary-title&gt;Modern Language Journal&lt;/secondary-title&gt;&lt;/titles&gt;&lt;periodical&gt;&lt;full-title&gt;Modern Language Journal&lt;/full-title&gt;&lt;/periodical&gt;&lt;pages&gt;562-570&lt;/pages&gt;&lt;volume&gt;86&lt;/volume&gt;&lt;number&gt;4&lt;/number&gt;&lt;keywords&gt;&lt;keyword&gt;*Anxiety&lt;/keyword&gt;&lt;keyword&gt;*English as Second Language&lt;/keyword&gt;&lt;keyword&gt;*Foreign Language Learning&lt;/keyword&gt;&lt;keyword&gt;*Perfectionism&lt;/keyword&gt;&lt;keyword&gt;*Student Attitudes&lt;/keyword&gt;&lt;keyword&gt;College Students&lt;/keyword&gt;&lt;/keywords&gt;&lt;dates&gt;&lt;year&gt;2002&lt;/year&gt;&lt;/dates&gt;&lt;pub-location&gt;United Kingdom&lt;/pub-location&gt;&lt;publisher&gt;Blackwell Publishing&lt;/publisher&gt;&lt;isbn&gt;1540-4781(Electronic),0026-7902(Print)&lt;/isbn&gt;&lt;urls&gt;&lt;/urls&gt;&lt;electronic-resource-num&gt;10.1111/1540-4781.0016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regersen &amp; Horwitz, 2002)</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07F51573"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am bothered a little [about my errors] because I get nervous, and I think that the other person thinks that I don’t know how to speak. It happens a lot. I try to pronounce the best I can, and when I try to pronounce better, my pronunciation gets worse, because I get flustered. That is, I get flustered because I sometimes pronounce words badly. I try so hard to pronounce perfectly. For example, I have a classmate who is very calm when he speaks. He gets mixed up sometimes, but he untangles himself quickly. But not me. I get mixed up and then I get even more mixed up. I get into even deeper troub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Gregersen&lt;/Author&gt;&lt;Year&gt;2002&lt;/Year&gt;&lt;RecNum&gt;29&lt;/RecNum&gt;&lt;DisplayText&gt;(Gregersen &amp;amp; Horwitz, 2002)&lt;/DisplayText&gt;&lt;record&gt;&lt;rec-number&gt;29&lt;/rec-number&gt;&lt;foreign-keys&gt;&lt;key app="EN" db-id="ftredaw9e5ptxbeppxe5t0pedzpp09f5w9f9" timestamp="1595480650"&gt;29&lt;/key&gt;&lt;/foreign-keys&gt;&lt;ref-type name="Journal Article"&gt;17&lt;/ref-type&gt;&lt;contributors&gt;&lt;authors&gt;&lt;author&gt;Gregersen, Tammy&lt;/author&gt;&lt;author&gt;Horwitz, Elaine K.&lt;/author&gt;&lt;/authors&gt;&lt;/contributors&gt;&lt;auth-address&gt;Gregersen, Tammy: U de Atacama, Copayapu 485, Copiapo, Chile, Tgregersen@education.uda.cl&lt;/auth-address&gt;&lt;titles&gt;&lt;title&gt;Language learning and perfectionism: Anxious and non-anxious language learners&amp;apos; reactions to their own oral performance&lt;/title&gt;&lt;secondary-title&gt;Modern Language Journal&lt;/secondary-title&gt;&lt;/titles&gt;&lt;periodical&gt;&lt;full-title&gt;Modern Language Journal&lt;/full-title&gt;&lt;/periodical&gt;&lt;pages&gt;562-570&lt;/pages&gt;&lt;volume&gt;86&lt;/volume&gt;&lt;number&gt;4&lt;/number&gt;&lt;keywords&gt;&lt;keyword&gt;*Anxiety&lt;/keyword&gt;&lt;keyword&gt;*English as Second Language&lt;/keyword&gt;&lt;keyword&gt;*Foreign Language Learning&lt;/keyword&gt;&lt;keyword&gt;*Perfectionism&lt;/keyword&gt;&lt;keyword&gt;*Student Attitudes&lt;/keyword&gt;&lt;keyword&gt;College Students&lt;/keyword&gt;&lt;/keywords&gt;&lt;dates&gt;&lt;year&gt;2002&lt;/year&gt;&lt;/dates&gt;&lt;pub-location&gt;United Kingdom&lt;/pub-location&gt;&lt;publisher&gt;Blackwell Publishing&lt;/publisher&gt;&lt;isbn&gt;1540-4781(Electronic),0026-7902(Print)&lt;/isbn&gt;&lt;urls&gt;&lt;/urls&gt;&lt;electronic-resource-num&gt;10.1111/1540-4781.0016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regersen &amp; Horwitz, 2002)</w:t>
            </w:r>
            <w:r w:rsidRPr="004F549A">
              <w:rPr>
                <w:rFonts w:ascii="Times New Roman" w:hAnsi="Times New Roman" w:cs="Times New Roman"/>
                <w:sz w:val="24"/>
                <w:szCs w:val="24"/>
              </w:rPr>
              <w:fldChar w:fldCharType="end"/>
            </w:r>
          </w:p>
          <w:p w14:paraId="6044883C" w14:textId="77777777" w:rsidR="00BE19E0"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f I fail, they call me a failur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Hibbard&lt;/Author&gt;&lt;Year&gt;2012&lt;/Year&gt;&lt;RecNum&gt;28&lt;/RecNum&gt;&lt;DisplayText&gt;(Hibbard &amp;amp; Walton, 2012)&lt;/DisplayText&gt;&lt;record&gt;&lt;rec-number&gt;28&lt;/rec-number&gt;&lt;foreign-keys&gt;&lt;key app="EN" db-id="ftredaw9e5ptxbeppxe5t0pedzpp09f5w9f9" timestamp="1595480650"&gt;28&lt;/key&gt;&lt;/foreign-keys&gt;&lt;ref-type name="Journal Article"&gt;17&lt;/ref-type&gt;&lt;contributors&gt;&lt;authors&gt;&lt;author&gt;Hibbard, David R.&lt;/author&gt;&lt;author&gt;Walton, Gail E.&lt;/author&gt;&lt;/authors&gt;&lt;secondary-authors&gt;&lt;author&gt;Flett,&lt;/author&gt;&lt;/secondary-authors&gt;&lt;/contributors&gt;&lt;auth-address&gt;Hibbard, David R.: College of Behavioral and Social Sciences, California State University, Chico, CA, US, 95929, drhibbard@csuchico.edu&amp;#xD;Hibbard, David R.: drhibbard@csuchico.edu&lt;/auth-address&gt;&lt;titles&gt;&lt;title&gt;Where does perfectionism come from? A qualitative investigation of perfectionists and nonperfectionists&lt;/title&gt;&lt;secondary-title&gt;Social Behavior and Personality: An International Journal&lt;/secondary-title&gt;&lt;/titles&gt;&lt;periodical&gt;&lt;full-title&gt;Social Behavior and Personality: An International Journal&lt;/full-title&gt;&lt;/periodical&gt;&lt;pages&gt;1121-1122&lt;/pages&gt;&lt;volume&gt;40&lt;/volume&gt;&lt;number&gt;7&lt;/number&gt;&lt;keywords&gt;&lt;keyword&gt;*Achievement Motivation&lt;/keyword&gt;&lt;keyword&gt;*College Students&lt;/keyword&gt;&lt;keyword&gt;*Perfectionism&lt;/keyword&gt;&lt;/keywords&gt;&lt;dates&gt;&lt;year&gt;2012&lt;/year&gt;&lt;/dates&gt;&lt;pub-location&gt;New Zealand&lt;/pub-location&gt;&lt;publisher&gt;Society for Personality Research&amp;#xD;New Zealand&lt;/publisher&gt;&lt;isbn&gt;0301-2212&lt;/isbn&gt;&lt;work-type&gt;Academic Learning &amp;amp; Achievement 3550&lt;/work-type&gt;&lt;urls&gt;&lt;related-urls&gt;&lt;url&gt;http://ovidsp.ovid.com/ovidweb.cgi?T=JS&amp;amp;PAGE=reference&amp;amp;D=psyc9&amp;amp;NEWS=N&amp;amp;AN=2012-25915-009&lt;/url&gt;&lt;/related-urls&gt;&lt;/urls&gt;&lt;custom1&gt;Database: APA PsycInfo &amp;lt;1806 to July Week 1 2020&amp;gt; Search Strategy:&lt;/custom1&gt;&lt;electronic-resource-num&gt;http://dx.doi.org/10.2224/sbp.2012.40.7.1121&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bbard &amp; Walton, 2012)</w:t>
            </w:r>
            <w:r w:rsidRPr="004F549A">
              <w:rPr>
                <w:rFonts w:ascii="Times New Roman" w:hAnsi="Times New Roman" w:cs="Times New Roman"/>
                <w:sz w:val="24"/>
                <w:szCs w:val="24"/>
              </w:rPr>
              <w:fldChar w:fldCharType="end"/>
            </w:r>
          </w:p>
          <w:p w14:paraId="402B4D20"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Everyone says I’m a massive workaholic and that it’s actually a bit unhealth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Hill et al., 2015)</w:t>
            </w:r>
            <w:r w:rsidRPr="004F549A">
              <w:rPr>
                <w:rFonts w:ascii="Times New Roman" w:hAnsi="Times New Roman" w:cs="Times New Roman"/>
                <w:sz w:val="24"/>
                <w:szCs w:val="24"/>
              </w:rPr>
              <w:fldChar w:fldCharType="end"/>
            </w:r>
          </w:p>
          <w:p w14:paraId="583A8A9B"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like for people to think well of me. I don’t like to fail in front of other people.”</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c)</w:t>
            </w:r>
            <w:r w:rsidRPr="004F549A">
              <w:rPr>
                <w:rFonts w:ascii="Times New Roman" w:hAnsi="Times New Roman" w:cs="Times New Roman"/>
                <w:sz w:val="24"/>
                <w:szCs w:val="24"/>
              </w:rPr>
              <w:fldChar w:fldCharType="end"/>
            </w:r>
          </w:p>
          <w:p w14:paraId="58E44F2C"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 would make excuses as to why I couldn’t do it, like I hated it. If I had ever said ‘I’m no good at math,’ I thought my friends would think I was not good at other things, and it would spill into I am not good at anything.”</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Neumeister, 2004c)</w:t>
            </w:r>
            <w:r w:rsidRPr="004F549A">
              <w:rPr>
                <w:rFonts w:ascii="Times New Roman" w:hAnsi="Times New Roman" w:cs="Times New Roman"/>
                <w:sz w:val="24"/>
                <w:szCs w:val="24"/>
              </w:rPr>
              <w:fldChar w:fldCharType="end"/>
            </w:r>
          </w:p>
          <w:p w14:paraId="49BE3648"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It would be difficult to be in a class where everyone was wishing you would do worse… people don’t like you because you get good grades.”</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ce et al., 2003)</w:t>
            </w:r>
            <w:r w:rsidRPr="004F549A">
              <w:rPr>
                <w:rFonts w:ascii="Times New Roman" w:hAnsi="Times New Roman" w:cs="Times New Roman"/>
                <w:sz w:val="24"/>
                <w:szCs w:val="24"/>
              </w:rPr>
              <w:fldChar w:fldCharType="end"/>
            </w:r>
          </w:p>
          <w:p w14:paraId="21354632"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he is totally, totally a perfectionist but she won’t admit it, she doesn’t see it, and doesn’t have time to relax… going, going, going… everything has to be perfect… if something is undone, I am like, ‘Honey you need to calm down and you are getting all crazy’ and she is like ‘No, no’. And she doesn’t see the fact that she is. She can put on a pretty good show for everybody too for people who don’t understand she is that way.”</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Rice et al., 2003)</w:t>
            </w:r>
            <w:r w:rsidRPr="004F549A">
              <w:rPr>
                <w:rFonts w:ascii="Times New Roman" w:hAnsi="Times New Roman" w:cs="Times New Roman"/>
                <w:sz w:val="24"/>
                <w:szCs w:val="24"/>
              </w:rPr>
              <w:fldChar w:fldCharType="end"/>
            </w:r>
          </w:p>
          <w:p w14:paraId="13D29E12"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humiliation… embarrassment…</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1206CAF8"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 intense sensitivity to others’ reactions to everything the neurotic perfectionists did resulted in self-imposed pressure to work hard.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29A548F0"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 neurotic perfectionists perceived that they would be criticised if they did not meet their own and others’ expectations.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chuler, 2000)</w:t>
            </w:r>
            <w:r w:rsidRPr="004F549A">
              <w:rPr>
                <w:rFonts w:ascii="Times New Roman" w:hAnsi="Times New Roman" w:cs="Times New Roman"/>
                <w:sz w:val="24"/>
                <w:szCs w:val="24"/>
              </w:rPr>
              <w:fldChar w:fldCharType="end"/>
            </w:r>
          </w:p>
          <w:p w14:paraId="44EBE58C"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 xml:space="preserve">They were perfectionistic to get praise from their parents. Described as perfectionistic by: Parents, friends/classmates, spouses/partners, children. </w:t>
            </w:r>
            <w:r w:rsidRPr="004F549A">
              <w:rPr>
                <w:rFonts w:ascii="Times New Roman" w:hAnsi="Times New Roman" w:cs="Times New Roman"/>
                <w:sz w:val="24"/>
                <w:szCs w:val="24"/>
              </w:rPr>
              <w:fldChar w:fldCharType="begin"/>
            </w:r>
            <w:r w:rsidRPr="004F549A">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Slaney &amp; Ashby, 1996)</w:t>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t xml:space="preserve"> </w:t>
            </w:r>
          </w:p>
          <w:p w14:paraId="28D1F4D7" w14:textId="77777777" w:rsidR="00BE19E0" w:rsidRPr="004F549A" w:rsidRDefault="00BE19E0" w:rsidP="00BE19E0">
            <w:pPr>
              <w:pStyle w:val="ListParagraph"/>
              <w:numPr>
                <w:ilvl w:val="0"/>
                <w:numId w:val="14"/>
              </w:numPr>
              <w:spacing w:line="240" w:lineRule="auto"/>
              <w:ind w:left="181" w:hanging="141"/>
              <w:rPr>
                <w:rFonts w:ascii="Times New Roman" w:hAnsi="Times New Roman" w:cs="Times New Roman"/>
                <w:sz w:val="24"/>
                <w:szCs w:val="24"/>
              </w:rPr>
            </w:pPr>
            <w:r w:rsidRPr="004F549A">
              <w:rPr>
                <w:rFonts w:ascii="Times New Roman" w:hAnsi="Times New Roman" w:cs="Times New Roman"/>
                <w:sz w:val="24"/>
                <w:szCs w:val="24"/>
              </w:rPr>
              <w:t>Some felt significant pressure to perform to avoid “being yelled [at]”</w:t>
            </w:r>
            <w:r>
              <w:rPr>
                <w:rFonts w:ascii="Times New Roman" w:hAnsi="Times New Roman" w:cs="Times New Roman"/>
                <w:sz w:val="24"/>
                <w:szCs w:val="24"/>
              </w:rPr>
              <w:t xml:space="preserve"> </w: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 </w:instrText>
            </w:r>
            <w:r w:rsidRPr="004F549A">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4F549A">
              <w:rPr>
                <w:rFonts w:ascii="Times New Roman" w:hAnsi="Times New Roman" w:cs="Times New Roman"/>
                <w:sz w:val="24"/>
                <w:szCs w:val="24"/>
              </w:rPr>
              <w:instrText xml:space="preserve"> ADDIN EN.CITE.DATA </w:instrText>
            </w:r>
            <w:r w:rsidRPr="004F549A">
              <w:rPr>
                <w:rFonts w:ascii="Times New Roman" w:hAnsi="Times New Roman" w:cs="Times New Roman"/>
                <w:sz w:val="24"/>
                <w:szCs w:val="24"/>
              </w:rPr>
            </w:r>
            <w:r w:rsidRPr="004F549A">
              <w:rPr>
                <w:rFonts w:ascii="Times New Roman" w:hAnsi="Times New Roman" w:cs="Times New Roman"/>
                <w:sz w:val="24"/>
                <w:szCs w:val="24"/>
              </w:rPr>
              <w:fldChar w:fldCharType="end"/>
            </w:r>
            <w:r w:rsidRPr="004F549A">
              <w:rPr>
                <w:rFonts w:ascii="Times New Roman" w:hAnsi="Times New Roman" w:cs="Times New Roman"/>
                <w:sz w:val="24"/>
                <w:szCs w:val="24"/>
              </w:rPr>
            </w:r>
            <w:r w:rsidRPr="004F549A">
              <w:rPr>
                <w:rFonts w:ascii="Times New Roman" w:hAnsi="Times New Roman" w:cs="Times New Roman"/>
                <w:sz w:val="24"/>
                <w:szCs w:val="24"/>
              </w:rPr>
              <w:fldChar w:fldCharType="separate"/>
            </w:r>
            <w:r w:rsidRPr="004F549A">
              <w:rPr>
                <w:rFonts w:ascii="Times New Roman" w:hAnsi="Times New Roman" w:cs="Times New Roman"/>
                <w:noProof/>
                <w:sz w:val="24"/>
                <w:szCs w:val="24"/>
              </w:rPr>
              <w:t>(Gotwals &amp; Spencer-Cavaliere, 2014)</w:t>
            </w:r>
            <w:r w:rsidRPr="004F549A">
              <w:rPr>
                <w:rFonts w:ascii="Times New Roman" w:hAnsi="Times New Roman" w:cs="Times New Roman"/>
                <w:sz w:val="24"/>
                <w:szCs w:val="24"/>
              </w:rPr>
              <w:fldChar w:fldCharType="end"/>
            </w:r>
          </w:p>
          <w:p w14:paraId="19AAB2CD" w14:textId="77777777" w:rsidR="00BE19E0" w:rsidRPr="004F549A" w:rsidRDefault="00BE19E0" w:rsidP="00A76D50">
            <w:pPr>
              <w:rPr>
                <w:rFonts w:ascii="Times New Roman" w:hAnsi="Times New Roman" w:cs="Times New Roman"/>
                <w:b/>
                <w:bCs/>
                <w:sz w:val="24"/>
                <w:szCs w:val="24"/>
              </w:rPr>
            </w:pPr>
          </w:p>
        </w:tc>
      </w:tr>
      <w:tr w:rsidR="00BE19E0" w14:paraId="00BB2081" w14:textId="77777777" w:rsidTr="00A76D50">
        <w:trPr>
          <w:cantSplit/>
          <w:trHeight w:val="1408"/>
        </w:trPr>
        <w:tc>
          <w:tcPr>
            <w:tcW w:w="1134" w:type="dxa"/>
            <w:textDirection w:val="btLr"/>
          </w:tcPr>
          <w:p w14:paraId="6731B279" w14:textId="77777777" w:rsidR="00BE19E0" w:rsidRPr="004F549A" w:rsidRDefault="00BE19E0" w:rsidP="00A76D50">
            <w:pPr>
              <w:jc w:val="center"/>
              <w:rPr>
                <w:rFonts w:ascii="Times New Roman" w:hAnsi="Times New Roman" w:cs="Times New Roman"/>
                <w:b/>
                <w:bCs/>
                <w:sz w:val="24"/>
                <w:szCs w:val="24"/>
              </w:rPr>
            </w:pPr>
          </w:p>
        </w:tc>
        <w:tc>
          <w:tcPr>
            <w:tcW w:w="14034" w:type="dxa"/>
          </w:tcPr>
          <w:p w14:paraId="7898B0CF"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Expectations and opinions of others (n=6)</w:t>
            </w:r>
          </w:p>
          <w:p w14:paraId="14C3E1C6"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judged others harshl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39B9240C"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Sometimes it can be a nuisance because even with my wife I set too high standards and you put a lot of pressure on other people because you expect the same as what you expect for yourself.”</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0EA8C644"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Participants also described perfectionists as the sorts of people who are highly critical of other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7BCAD360"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what it does is make me want to be rewarded for that effor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2F1BFE51"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t feels much harsher. I tried to be perfect, but it wasn’t quite there. It makes me angry when I am not rewarded for my effort, not really at myself because I know that I’ve put forth the effort. Not angry at the professor, but just the situation.”</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5FF82764"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a bad feeling… when the coach gets to you.”</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4E0C097C" w14:textId="77777777" w:rsidR="00BE19E0" w:rsidRPr="00D44A3C" w:rsidRDefault="00BE19E0" w:rsidP="00BE19E0">
            <w:pPr>
              <w:pStyle w:val="ListParagraph"/>
              <w:numPr>
                <w:ilvl w:val="0"/>
                <w:numId w:val="14"/>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Principal dancers are frequently critical and judgemental of other dancers, applying the same perfectionistic standards they set for themselves. </w: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van Staden et al., 2009)</w:t>
            </w:r>
            <w:r w:rsidRPr="00D44A3C">
              <w:rPr>
                <w:rFonts w:ascii="Times New Roman" w:hAnsi="Times New Roman" w:cs="Times New Roman"/>
                <w:sz w:val="24"/>
                <w:szCs w:val="24"/>
              </w:rPr>
              <w:fldChar w:fldCharType="end"/>
            </w:r>
          </w:p>
          <w:p w14:paraId="3ED4B1F0" w14:textId="77777777" w:rsidR="00BE19E0" w:rsidRPr="004F549A"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we expect so much of them. Why aren’t they able to do the stuff we do…?” </w: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van Staden et al., 2009)</w:t>
            </w:r>
            <w:r w:rsidRPr="00D44A3C">
              <w:rPr>
                <w:rFonts w:ascii="Times New Roman" w:hAnsi="Times New Roman" w:cs="Times New Roman"/>
                <w:sz w:val="24"/>
                <w:szCs w:val="24"/>
              </w:rPr>
              <w:fldChar w:fldCharType="end"/>
            </w:r>
          </w:p>
        </w:tc>
      </w:tr>
      <w:tr w:rsidR="00BE19E0" w14:paraId="4333B819" w14:textId="77777777" w:rsidTr="00A76D50">
        <w:trPr>
          <w:cantSplit/>
          <w:trHeight w:val="1408"/>
        </w:trPr>
        <w:tc>
          <w:tcPr>
            <w:tcW w:w="1134" w:type="dxa"/>
            <w:textDirection w:val="btLr"/>
          </w:tcPr>
          <w:p w14:paraId="25DA9FF3"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 xml:space="preserve">Behaviour </w:t>
            </w:r>
          </w:p>
          <w:p w14:paraId="4F36F1C3" w14:textId="77777777" w:rsidR="00BE19E0" w:rsidRPr="004F549A"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n=17)</w:t>
            </w:r>
          </w:p>
        </w:tc>
        <w:tc>
          <w:tcPr>
            <w:tcW w:w="14034" w:type="dxa"/>
          </w:tcPr>
          <w:p w14:paraId="09E5ABEF"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Over-commitment (n=2)</w:t>
            </w:r>
          </w:p>
          <w:p w14:paraId="4B01A2C6"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I’ll probably end up burning out at some point…”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bb et al., 2018)</w:t>
            </w:r>
            <w:r w:rsidRPr="00D44A3C">
              <w:rPr>
                <w:rFonts w:ascii="Times New Roman" w:hAnsi="Times New Roman" w:cs="Times New Roman"/>
                <w:sz w:val="24"/>
                <w:szCs w:val="24"/>
              </w:rPr>
              <w:fldChar w:fldCharType="end"/>
            </w:r>
          </w:p>
          <w:p w14:paraId="18CE738D"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I am a perfectionist. I would like everything I do to be perfect, meaning looking good, sounding good, expressing exact and accurate ideas. To do this, I overwork myself trying to fit more and more things into my schedule, expecting my performance to be at the top… well, not merely at the top, but perfec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tc>
      </w:tr>
      <w:tr w:rsidR="00BE19E0" w14:paraId="3B86EA0E" w14:textId="77777777" w:rsidTr="00A76D50">
        <w:trPr>
          <w:cantSplit/>
          <w:trHeight w:val="941"/>
        </w:trPr>
        <w:tc>
          <w:tcPr>
            <w:tcW w:w="1134" w:type="dxa"/>
            <w:textDirection w:val="btLr"/>
          </w:tcPr>
          <w:p w14:paraId="322A62B0" w14:textId="77777777" w:rsidR="00BE19E0" w:rsidRPr="00D44A3C" w:rsidRDefault="00BE19E0" w:rsidP="00A76D50">
            <w:pPr>
              <w:rPr>
                <w:rFonts w:ascii="Times New Roman" w:hAnsi="Times New Roman" w:cs="Times New Roman"/>
                <w:b/>
                <w:bCs/>
                <w:sz w:val="24"/>
                <w:szCs w:val="24"/>
              </w:rPr>
            </w:pPr>
          </w:p>
        </w:tc>
        <w:tc>
          <w:tcPr>
            <w:tcW w:w="14034" w:type="dxa"/>
          </w:tcPr>
          <w:p w14:paraId="1F18B7FB"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Obsessiveness, order, organisation, details (n=9)</w:t>
            </w:r>
          </w:p>
          <w:p w14:paraId="1256DAF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HW/LW: “nit-picky, excessively neat and organized.”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291A49B0"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obsessive compulsive tendencies…</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70899B4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get caught up in the detail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6A16274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obsessive approach to improvement.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6EED31F1"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if I’ve recorded something I will take extra takes constantly just to see if I can make it better.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1CA1ED61"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I think being a perfectionist almost becomes obsess[i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0B1C5B6A"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The notion that obsessiveness was a component of perfectionism and helped “fuel” participants’ drive was emphasized by several other participants.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59EB955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almost a superstition, you know, this obsession with getting everything spot on.”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3DCC6440"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Pr>
                <w:rFonts w:ascii="Times New Roman" w:hAnsi="Times New Roman" w:cs="Times New Roman"/>
                <w:sz w:val="24"/>
                <w:szCs w:val="24"/>
              </w:rPr>
              <w:t>V</w:t>
            </w:r>
            <w:r w:rsidRPr="00D44A3C">
              <w:rPr>
                <w:rFonts w:ascii="Times New Roman" w:hAnsi="Times New Roman" w:cs="Times New Roman"/>
                <w:sz w:val="24"/>
                <w:szCs w:val="24"/>
              </w:rPr>
              <w:t xml:space="preserve">iewed “obsessive” behavior as part and parcel of perfectionism: “I think it’s almost… being obsessed isn’t it? And just trying your very hardest in everything… trying to get absolutely everything right and the very best out of yourself.”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652EAF95"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I think I have this obsessive work ethic about what I do that makes me a perfectionist because I do not stop doing something until it’s the best it can possibly be and I think that’s being a perfectionist… I think perfectionists are workaholics.”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4B12DA25"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Participants’ “obsessiveness” appeared to be characterised by a particularly meticulousness, which include attention to detail and extremely sharpened focus.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2D479050"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I think attention to detail [makes me a perfectionist] more than anything else. If I’ve got… a race in mind for example, I’ll make sure that I stick to a training regime, I’ll make sure I eat really well and I’ll try and leave nothing to chance. So I just make sure everything is in place, even sleeping, you know – the right amount in between and just making sure that I’m doing everything I can to achieve what I want to achie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2D7822DB"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meticulous”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74DE049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Some people take this to an extreme and that’s what you see in a perfectionist and obsessive-compulsi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04624D27"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Making lists and checking task performance (both overtly and covertl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4A368B3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The main theme for the normal perfectionists was order and organizatio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2988743C"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They stated that perfectionism was about correctness, redoing work, and doing work in a certain wa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72DFE9C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repeating work over and over…</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13194CAB"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Order and control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4C9F04E0"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t’s] negative because it limits spontaneity… negative for time management, [I] may overdo thing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0B8AED87"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compulsive personality…</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6BC719F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Rigid behaviours.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sIEVhc3RlciwgJmFtcDsgVGNo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sIEVhc3RlciwgJmFtcDsgVGNo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w:t>
            </w:r>
            <w:r>
              <w:rPr>
                <w:rFonts w:ascii="Times New Roman" w:hAnsi="Times New Roman" w:cs="Times New Roman"/>
                <w:noProof/>
                <w:sz w:val="24"/>
                <w:szCs w:val="24"/>
              </w:rPr>
              <w:t xml:space="preserve"> et al.,</w:t>
            </w:r>
            <w:r w:rsidRPr="00D44A3C">
              <w:rPr>
                <w:rFonts w:ascii="Times New Roman" w:hAnsi="Times New Roman" w:cs="Times New Roman"/>
                <w:noProof/>
                <w:sz w:val="24"/>
                <w:szCs w:val="24"/>
              </w:rPr>
              <w:t xml:space="preserve"> 2008)</w:t>
            </w:r>
            <w:r w:rsidRPr="00D44A3C">
              <w:rPr>
                <w:rFonts w:ascii="Times New Roman" w:hAnsi="Times New Roman" w:cs="Times New Roman"/>
                <w:sz w:val="24"/>
                <w:szCs w:val="24"/>
              </w:rPr>
              <w:fldChar w:fldCharType="end"/>
            </w:r>
          </w:p>
          <w:p w14:paraId="503B6B2C"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Excessive attention to detail.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p w14:paraId="128B6668"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lastRenderedPageBreak/>
              <w:t>“… often focusing too much on unnecessary detail and losing the sight of the ‘bigger pictu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p w14:paraId="08E45B1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Everything has to be in precise order: if my hair doesn’t look beautiful then the whole evening is going to be a mess. I will do my hair fiver times over and over again.”</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van Staden et al., 2009)</w:t>
            </w:r>
            <w:r w:rsidRPr="00D44A3C">
              <w:rPr>
                <w:rFonts w:ascii="Times New Roman" w:hAnsi="Times New Roman" w:cs="Times New Roman"/>
                <w:sz w:val="24"/>
                <w:szCs w:val="24"/>
              </w:rPr>
              <w:fldChar w:fldCharType="end"/>
            </w:r>
          </w:p>
        </w:tc>
      </w:tr>
      <w:tr w:rsidR="00BE19E0" w14:paraId="3DE82323" w14:textId="77777777" w:rsidTr="00A76D50">
        <w:trPr>
          <w:cantSplit/>
          <w:trHeight w:val="1408"/>
        </w:trPr>
        <w:tc>
          <w:tcPr>
            <w:tcW w:w="1134" w:type="dxa"/>
            <w:textDirection w:val="btLr"/>
          </w:tcPr>
          <w:p w14:paraId="41CDE21E" w14:textId="77777777" w:rsidR="00BE19E0" w:rsidRPr="00D44A3C" w:rsidRDefault="00BE19E0" w:rsidP="00A76D50">
            <w:pPr>
              <w:rPr>
                <w:rFonts w:ascii="Times New Roman" w:hAnsi="Times New Roman" w:cs="Times New Roman"/>
                <w:b/>
                <w:bCs/>
                <w:sz w:val="24"/>
                <w:szCs w:val="24"/>
              </w:rPr>
            </w:pPr>
          </w:p>
        </w:tc>
        <w:tc>
          <w:tcPr>
            <w:tcW w:w="14034" w:type="dxa"/>
          </w:tcPr>
          <w:p w14:paraId="12687A3C"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Assigning time to perfectionistic behaviours over other tasks, excessive time (n=5)</w:t>
            </w:r>
          </w:p>
          <w:p w14:paraId="4D260166"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HW/LW: “takes a lot of tim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46108956"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did have habits that took longer than needed as a result of perfectionis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0371759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work taking longer than expected…</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32B826E6"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spending a lot of time on things, so you don’t have a lot of time for other thing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5DB91C9F"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perfectionists were thought to spend so much time working on projects and tasks that they waste time and work harder than necessary for the results they achie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218BDC27"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with a preponderance of time being spent on work and academics in comparison with leisure and social activities.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0D897639"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alluded to energy expenditure and productivity.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6D892911"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taking enormous amounts of time to complete work…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41F97281"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f I make the effort [with my appearance] I can make myself feel bett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Thew et al., 2017)</w:t>
            </w:r>
            <w:r w:rsidRPr="00D44A3C">
              <w:rPr>
                <w:rFonts w:ascii="Times New Roman" w:hAnsi="Times New Roman" w:cs="Times New Roman"/>
                <w:sz w:val="24"/>
                <w:szCs w:val="24"/>
              </w:rPr>
              <w:fldChar w:fldCharType="end"/>
            </w:r>
          </w:p>
          <w:p w14:paraId="19AA861F" w14:textId="77777777" w:rsidR="00BE19E0" w:rsidRPr="00D44A3C" w:rsidRDefault="00BE19E0" w:rsidP="00A76D50">
            <w:pPr>
              <w:rPr>
                <w:rFonts w:ascii="Times New Roman" w:hAnsi="Times New Roman" w:cs="Times New Roman"/>
                <w:b/>
                <w:bCs/>
                <w:sz w:val="24"/>
                <w:szCs w:val="24"/>
              </w:rPr>
            </w:pPr>
          </w:p>
        </w:tc>
      </w:tr>
      <w:tr w:rsidR="00BE19E0" w14:paraId="13457F9D" w14:textId="77777777" w:rsidTr="00A76D50">
        <w:trPr>
          <w:cantSplit/>
          <w:trHeight w:val="1408"/>
        </w:trPr>
        <w:tc>
          <w:tcPr>
            <w:tcW w:w="1134" w:type="dxa"/>
            <w:textDirection w:val="btLr"/>
          </w:tcPr>
          <w:p w14:paraId="0D98C152" w14:textId="77777777" w:rsidR="00BE19E0" w:rsidRPr="00D44A3C" w:rsidRDefault="00BE19E0" w:rsidP="00A76D50">
            <w:pPr>
              <w:rPr>
                <w:rFonts w:ascii="Times New Roman" w:hAnsi="Times New Roman" w:cs="Times New Roman"/>
                <w:b/>
                <w:bCs/>
                <w:sz w:val="24"/>
                <w:szCs w:val="24"/>
              </w:rPr>
            </w:pPr>
          </w:p>
        </w:tc>
        <w:tc>
          <w:tcPr>
            <w:tcW w:w="14034" w:type="dxa"/>
          </w:tcPr>
          <w:p w14:paraId="383D24D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Avoidance, procrastination (n=6)</w:t>
            </w:r>
          </w:p>
          <w:p w14:paraId="1CBAC224"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To be able to talk about procrastination in terms of worrying so much about being able to do something perfectly that you just keep putting it off… I’ve never made that link before, so I found that really useful.”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LCBMbG95ZCwgV2VzdHdvb2Qs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LCBMbG95ZCwgV2VzdHdvb2Qs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43B6B2D9"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I could not submit one assignment because they weren’t perfect and they were too long. And that’s quite a big thing.”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52F80B84"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cause her to not attend classes or stud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10DEBB3F"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so she routinely chooses not to check them. Another participant noted that she tends to wait for situation to become “unbearable” before she starts coping, a strategy similar to another participant who tends to procrastinate with school work.”</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4BC20FC4"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If I am not good at something, I tend to avoid it.”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6EE3AEA9"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going to figure out something else I have to do while they are playing. Shhh. Don’t tell anyon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2FB08F25"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Their method for coping with these situations was to procrastinat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23703AC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I can’t just sit there and do nothing. That would be wrong to procrastinate that way. But, if I can do something else that is productive, I could argue that it is not as evil.”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238B06C9"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Sometimes I don’t want to start because, if I start, I’ll do it wrong. I don’t do it until I think I can do it right, which is usually way too late to sensibly start something.”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27900C7C"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At first it was a drive to be even better, but then when I hit the ceiling with my own abilities, it kind of just collapsed, and I just stopped doing things.”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5C3BC51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Procrastination: serve a more complex function than simply delaying tasks out of a fear of failur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7C05E217"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I was frightened to death of putting pen to paper… writing every word of my thesis was awful. I had put it off for 2 years, and I just couldn’t start because I wanted it to be perfect.”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08BF9687"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Procrastination served to protect individual’s self-evaluation, buffering the fragile self-worth by acting as a “scapegoat” for failure (“it was only because I had to do it at the last minut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38FE6A6C"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procrastinatio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64153578" w14:textId="77777777" w:rsidTr="00A76D50">
        <w:trPr>
          <w:cantSplit/>
          <w:trHeight w:val="1408"/>
        </w:trPr>
        <w:tc>
          <w:tcPr>
            <w:tcW w:w="1134" w:type="dxa"/>
            <w:textDirection w:val="btLr"/>
          </w:tcPr>
          <w:p w14:paraId="6C3D5D5C" w14:textId="77777777" w:rsidR="00BE19E0" w:rsidRPr="00D44A3C" w:rsidRDefault="00BE19E0" w:rsidP="00A76D50">
            <w:pPr>
              <w:rPr>
                <w:rFonts w:ascii="Times New Roman" w:hAnsi="Times New Roman" w:cs="Times New Roman"/>
                <w:b/>
                <w:bCs/>
                <w:sz w:val="24"/>
                <w:szCs w:val="24"/>
              </w:rPr>
            </w:pPr>
          </w:p>
        </w:tc>
        <w:tc>
          <w:tcPr>
            <w:tcW w:w="14034" w:type="dxa"/>
          </w:tcPr>
          <w:p w14:paraId="09337C86"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Risk-taking behaviour (drinking alcohol) (n=2)</w:t>
            </w:r>
          </w:p>
          <w:p w14:paraId="173CDBF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alcohol consumption was also noted as a coping techniqu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14CEC6C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A maladaptive perfectionist related how frustrations with her academic performance and a felt sense of pressure spurred drinking as a way to relinquish the strict expectations she had placed on herself.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alis&lt;/Author&gt;&lt;Year&gt;2018&lt;/Year&gt;&lt;RecNum&gt;21&lt;/RecNum&gt;&lt;DisplayText&gt;(Nealis &amp;amp; Mackinnon, 2018)&lt;/DisplayText&gt;&lt;record&gt;&lt;rec-number&gt;21&lt;/rec-number&gt;&lt;foreign-keys&gt;&lt;key app="EN" db-id="ftredaw9e5ptxbeppxe5t0pedzpp09f5w9f9" timestamp="1595480650"&gt;21&lt;/key&gt;&lt;/foreign-keys&gt;&lt;ref-type name="Journal Article"&gt;17&lt;/ref-type&gt;&lt;contributors&gt;&lt;authors&gt;&lt;author&gt;Nealis, L. J.&lt;/author&gt;&lt;author&gt;Mackinnon, S. P.&lt;/author&gt;&lt;/authors&gt;&lt;/contributors&gt;&lt;titles&gt;&lt;title&gt;&amp;quot;It Was the Best of Times, It Was the Worst of Times&amp;quot;: A Qualitative Investigation of Perfectionism and Drinking Narratives in Undergraduate Students&lt;/title&gt;&lt;secondary-title&gt;Psychological reports&lt;/secondary-title&gt;&lt;/titles&gt;&lt;periodical&gt;&lt;full-title&gt;Psychological reports&lt;/full-title&gt;&lt;/periodical&gt;&lt;pages&gt;1013-1036&lt;/pages&gt;&lt;volume&gt;121&lt;/volume&gt;&lt;number&gt;6&lt;/number&gt;&lt;keywords&gt;&lt;keyword&gt;adolescent&lt;/keyword&gt;&lt;keyword&gt;adult&lt;/keyword&gt;&lt;keyword&gt;college drinking&lt;/keyword&gt;&lt;keyword&gt;coping behavior&lt;/keyword&gt;&lt;keyword&gt;emotion&lt;/keyword&gt;&lt;keyword&gt;female&lt;/keyword&gt;&lt;keyword&gt;human&lt;/keyword&gt;&lt;keyword&gt;human relation&lt;/keyword&gt;&lt;keyword&gt;male&lt;/keyword&gt;&lt;keyword&gt;perfectionism&lt;/keyword&gt;&lt;keyword&gt;physiology&lt;/keyword&gt;&lt;keyword&gt;psychology&lt;/keyword&gt;&lt;keyword&gt;qualitative research&lt;/keyword&gt;&lt;keyword&gt;student&lt;/keyword&gt;&lt;keyword&gt;underage drinking&lt;/keyword&gt;&lt;keyword&gt;young adult&lt;/keyword&gt;&lt;/keywords&gt;&lt;dates&gt;&lt;year&gt;2018&lt;/year&gt;&lt;/dates&gt;&lt;isbn&gt;1558-691X&lt;/isbn&gt;&lt;work-type&gt;Article&lt;/work-type&gt;&lt;urls&gt;&lt;related-urls&gt;&lt;url&gt;http://www.embase.com/search/results?subaction=viewrecord&amp;amp;from=export&amp;amp;id=L624909198&lt;/url&gt;&lt;url&gt;http://dx.doi.org/10.1177/0033294117745887&lt;/url&gt;&lt;/related-urls&gt;&lt;/urls&gt;&lt;custom5&gt;29298593&lt;/custom5&gt;&lt;electronic-resource-num&gt;10.1177/0033294117745887&lt;/electronic-resource-num&gt;&lt;remote-database-name&gt;Medline&lt;/remote-database-name&gt;&lt;language&gt;English&lt;/languag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alis &amp; Mackinnon, 2018)</w:t>
            </w:r>
            <w:r w:rsidRPr="00D44A3C">
              <w:rPr>
                <w:rFonts w:ascii="Times New Roman" w:hAnsi="Times New Roman" w:cs="Times New Roman"/>
                <w:sz w:val="24"/>
                <w:szCs w:val="24"/>
              </w:rPr>
              <w:fldChar w:fldCharType="end"/>
            </w:r>
          </w:p>
          <w:p w14:paraId="5BABACE8"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and I just felt that maybe I can just let it go, enjoy myself for one night, see how it i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alis&lt;/Author&gt;&lt;Year&gt;2018&lt;/Year&gt;&lt;RecNum&gt;21&lt;/RecNum&gt;&lt;DisplayText&gt;(Nealis &amp;amp; Mackinnon, 2018)&lt;/DisplayText&gt;&lt;record&gt;&lt;rec-number&gt;21&lt;/rec-number&gt;&lt;foreign-keys&gt;&lt;key app="EN" db-id="ftredaw9e5ptxbeppxe5t0pedzpp09f5w9f9" timestamp="1595480650"&gt;21&lt;/key&gt;&lt;/foreign-keys&gt;&lt;ref-type name="Journal Article"&gt;17&lt;/ref-type&gt;&lt;contributors&gt;&lt;authors&gt;&lt;author&gt;Nealis, L. J.&lt;/author&gt;&lt;author&gt;Mackinnon, S. P.&lt;/author&gt;&lt;/authors&gt;&lt;/contributors&gt;&lt;titles&gt;&lt;title&gt;&amp;quot;It Was the Best of Times, It Was the Worst of Times&amp;quot;: A Qualitative Investigation of Perfectionism and Drinking Narratives in Undergraduate Students&lt;/title&gt;&lt;secondary-title&gt;Psychological reports&lt;/secondary-title&gt;&lt;/titles&gt;&lt;periodical&gt;&lt;full-title&gt;Psychological reports&lt;/full-title&gt;&lt;/periodical&gt;&lt;pages&gt;1013-1036&lt;/pages&gt;&lt;volume&gt;121&lt;/volume&gt;&lt;number&gt;6&lt;/number&gt;&lt;keywords&gt;&lt;keyword&gt;adolescent&lt;/keyword&gt;&lt;keyword&gt;adult&lt;/keyword&gt;&lt;keyword&gt;college drinking&lt;/keyword&gt;&lt;keyword&gt;coping behavior&lt;/keyword&gt;&lt;keyword&gt;emotion&lt;/keyword&gt;&lt;keyword&gt;female&lt;/keyword&gt;&lt;keyword&gt;human&lt;/keyword&gt;&lt;keyword&gt;human relation&lt;/keyword&gt;&lt;keyword&gt;male&lt;/keyword&gt;&lt;keyword&gt;perfectionism&lt;/keyword&gt;&lt;keyword&gt;physiology&lt;/keyword&gt;&lt;keyword&gt;psychology&lt;/keyword&gt;&lt;keyword&gt;qualitative research&lt;/keyword&gt;&lt;keyword&gt;student&lt;/keyword&gt;&lt;keyword&gt;underage drinking&lt;/keyword&gt;&lt;keyword&gt;young adult&lt;/keyword&gt;&lt;/keywords&gt;&lt;dates&gt;&lt;year&gt;2018&lt;/year&gt;&lt;/dates&gt;&lt;isbn&gt;1558-691X&lt;/isbn&gt;&lt;work-type&gt;Article&lt;/work-type&gt;&lt;urls&gt;&lt;related-urls&gt;&lt;url&gt;http://www.embase.com/search/results?subaction=viewrecord&amp;amp;from=export&amp;amp;id=L624909198&lt;/url&gt;&lt;url&gt;http://dx.doi.org/10.1177/0033294117745887&lt;/url&gt;&lt;/related-urls&gt;&lt;/urls&gt;&lt;custom5&gt;29298593&lt;/custom5&gt;&lt;electronic-resource-num&gt;10.1177/0033294117745887&lt;/electronic-resource-num&gt;&lt;remote-database-name&gt;Medline&lt;/remote-database-name&gt;&lt;language&gt;English&lt;/languag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alis &amp; Mackinnon, 2018)</w:t>
            </w:r>
            <w:r w:rsidRPr="00D44A3C">
              <w:rPr>
                <w:rFonts w:ascii="Times New Roman" w:hAnsi="Times New Roman" w:cs="Times New Roman"/>
                <w:sz w:val="24"/>
                <w:szCs w:val="24"/>
              </w:rPr>
              <w:fldChar w:fldCharType="end"/>
            </w:r>
          </w:p>
        </w:tc>
      </w:tr>
      <w:tr w:rsidR="00BE19E0" w14:paraId="01C42CB2" w14:textId="77777777" w:rsidTr="00A76D50">
        <w:trPr>
          <w:cantSplit/>
          <w:trHeight w:val="1408"/>
        </w:trPr>
        <w:tc>
          <w:tcPr>
            <w:tcW w:w="1134" w:type="dxa"/>
            <w:textDirection w:val="btLr"/>
          </w:tcPr>
          <w:p w14:paraId="1CB119BB" w14:textId="77777777" w:rsidR="00BE19E0" w:rsidRPr="00D44A3C" w:rsidRDefault="00BE19E0" w:rsidP="00A76D50">
            <w:pPr>
              <w:rPr>
                <w:rFonts w:ascii="Times New Roman" w:hAnsi="Times New Roman" w:cs="Times New Roman"/>
                <w:b/>
                <w:bCs/>
                <w:sz w:val="24"/>
                <w:szCs w:val="24"/>
              </w:rPr>
            </w:pPr>
          </w:p>
        </w:tc>
        <w:tc>
          <w:tcPr>
            <w:tcW w:w="14034" w:type="dxa"/>
          </w:tcPr>
          <w:p w14:paraId="5134EC4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Lack of coping skills (n=1)</w:t>
            </w:r>
          </w:p>
          <w:p w14:paraId="765A503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They indicated that these feelings were aggravated by their lack of coping skills… since they rarely experienced academic failures throughout their school experiences, they found themselves incapable of knowing how to cope with the experience and how to deal with their negative emotion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tc>
      </w:tr>
      <w:tr w:rsidR="00BE19E0" w14:paraId="5D441A34" w14:textId="77777777" w:rsidTr="00A76D50">
        <w:trPr>
          <w:cantSplit/>
          <w:trHeight w:val="1408"/>
        </w:trPr>
        <w:tc>
          <w:tcPr>
            <w:tcW w:w="1134" w:type="dxa"/>
            <w:textDirection w:val="btLr"/>
          </w:tcPr>
          <w:p w14:paraId="5DF34C8E"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Cognitions</w:t>
            </w:r>
            <w:r>
              <w:rPr>
                <w:rFonts w:ascii="Times New Roman" w:hAnsi="Times New Roman" w:cs="Times New Roman"/>
                <w:b/>
                <w:bCs/>
                <w:sz w:val="24"/>
                <w:szCs w:val="24"/>
              </w:rPr>
              <w:t xml:space="preserve">/ </w:t>
            </w:r>
            <w:r w:rsidRPr="00D44A3C">
              <w:rPr>
                <w:rFonts w:ascii="Times New Roman" w:hAnsi="Times New Roman" w:cs="Times New Roman"/>
                <w:b/>
                <w:bCs/>
                <w:sz w:val="24"/>
                <w:szCs w:val="24"/>
              </w:rPr>
              <w:t>thought patterns</w:t>
            </w:r>
          </w:p>
          <w:p w14:paraId="59CCBDA7"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n=13)</w:t>
            </w:r>
          </w:p>
        </w:tc>
        <w:tc>
          <w:tcPr>
            <w:tcW w:w="14034" w:type="dxa"/>
          </w:tcPr>
          <w:p w14:paraId="1E9486E3"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All or nothing, rigid thinking (n=8)</w:t>
            </w:r>
          </w:p>
          <w:p w14:paraId="4307766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Rigid and dichotomous thinking.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105703C6"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The only way to be the best musician is to just not accept any mistakes.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7538840A"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Everything has to be black and whit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142E6DEB"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have to be a perfectionist in my dancing because otherwise I’d be rubbish… I’m very much a person of extreme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543B94A1"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You won’t do well in the entire course, and then it’s just a downward spiral from the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0CC1D08A"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This is the way college i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0269EEC4"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The mindset that, if I worked hard enough, I would get an A.”</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34F9844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Crystal admitted it would be good for her to get a B because “I can tell you right now, if I make all A’s this semester, I guarantee that will make me want to get straight A’s through college. I think I would kill myself with stress if I tried to do th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6353B48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And, if you are not doing something perfect or above perfect, than you are doing something wrong, and there is no excuse for i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1D4102F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Central to this theme was the idea of limited patterns of cognition. For example, perfectionists were viewed as engaging in forms of dichotomous thinking (‘it’s all or nothing’), ‘must be right’, ‘all of the tim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621AD355"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all or nothing thinking…</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3A2A406B" w14:textId="77777777" w:rsidR="00BE19E0"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I have rules in what I eat, like I don’t eat after seven o’clock… [I don’t break them] unless I absolutely have to.”</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01F608D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always want things done right or I don’t feel goo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56BEBE68"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can wake up and know that it’s not gonna be a good game day.”</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6E9B777E" w14:textId="77777777" w:rsidR="00BE19E0" w:rsidRPr="00D44A3C" w:rsidRDefault="00BE19E0" w:rsidP="00A76D50">
            <w:pPr>
              <w:rPr>
                <w:rFonts w:ascii="Times New Roman" w:hAnsi="Times New Roman" w:cs="Times New Roman"/>
                <w:b/>
                <w:bCs/>
                <w:sz w:val="24"/>
                <w:szCs w:val="24"/>
              </w:rPr>
            </w:pPr>
          </w:p>
        </w:tc>
      </w:tr>
      <w:tr w:rsidR="00BE19E0" w14:paraId="2BB3BCC2" w14:textId="77777777" w:rsidTr="00A76D50">
        <w:trPr>
          <w:cantSplit/>
          <w:trHeight w:val="1408"/>
        </w:trPr>
        <w:tc>
          <w:tcPr>
            <w:tcW w:w="1134" w:type="dxa"/>
            <w:textDirection w:val="btLr"/>
          </w:tcPr>
          <w:p w14:paraId="18AE196E"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A1250F3"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Catastrophising (n=3)</w:t>
            </w:r>
          </w:p>
          <w:p w14:paraId="5BB858C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When I realised it was going to be impossible for me to make an A [in my English course] this semester, all things started racing through my mind, like, ‘what if I’m not going to get to stay in the honors program? What if I am not going to get into graduate school? What if I am not going to get a job?’ It becomes this big, sweeping kind of thing, when it’s really just a small piec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4A320C8D" w14:textId="77777777" w:rsidR="00BE19E0" w:rsidRPr="00AC7C62"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think if I haven’t got something right, then I’m a bit of a worthless person.”</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7D1863A5" w14:textId="77777777" w:rsidR="00BE19E0" w:rsidRPr="00AC7C62"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AC7C62">
              <w:rPr>
                <w:rFonts w:ascii="Times New Roman" w:hAnsi="Times New Roman" w:cs="Times New Roman"/>
                <w:sz w:val="24"/>
                <w:szCs w:val="24"/>
              </w:rPr>
              <w:t xml:space="preserve">“I really feel like we didn’t accomplish something if we don’t get a win.” </w:t>
            </w:r>
            <w:r w:rsidRPr="00AC7C62">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AC7C62">
              <w:rPr>
                <w:rFonts w:ascii="Times New Roman" w:hAnsi="Times New Roman" w:cs="Times New Roman"/>
                <w:sz w:val="24"/>
                <w:szCs w:val="24"/>
              </w:rPr>
              <w:instrText xml:space="preserve"> ADDIN EN.CITE </w:instrText>
            </w:r>
            <w:r w:rsidRPr="00AC7C62">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AC7C62">
              <w:rPr>
                <w:rFonts w:ascii="Times New Roman" w:hAnsi="Times New Roman" w:cs="Times New Roman"/>
                <w:sz w:val="24"/>
                <w:szCs w:val="24"/>
              </w:rPr>
              <w:instrText xml:space="preserve"> ADDIN EN.CITE.DATA </w:instrText>
            </w:r>
            <w:r w:rsidRPr="00AC7C62">
              <w:rPr>
                <w:rFonts w:ascii="Times New Roman" w:hAnsi="Times New Roman" w:cs="Times New Roman"/>
                <w:sz w:val="24"/>
                <w:szCs w:val="24"/>
              </w:rPr>
            </w:r>
            <w:r w:rsidRPr="00AC7C62">
              <w:rPr>
                <w:rFonts w:ascii="Times New Roman" w:hAnsi="Times New Roman" w:cs="Times New Roman"/>
                <w:sz w:val="24"/>
                <w:szCs w:val="24"/>
              </w:rPr>
              <w:fldChar w:fldCharType="end"/>
            </w:r>
            <w:r w:rsidRPr="00AC7C62">
              <w:rPr>
                <w:rFonts w:ascii="Times New Roman" w:hAnsi="Times New Roman" w:cs="Times New Roman"/>
                <w:sz w:val="24"/>
                <w:szCs w:val="24"/>
              </w:rPr>
            </w:r>
            <w:r w:rsidRPr="00AC7C62">
              <w:rPr>
                <w:rFonts w:ascii="Times New Roman" w:hAnsi="Times New Roman" w:cs="Times New Roman"/>
                <w:sz w:val="24"/>
                <w:szCs w:val="24"/>
              </w:rPr>
              <w:fldChar w:fldCharType="separate"/>
            </w:r>
            <w:r w:rsidRPr="00AC7C62">
              <w:rPr>
                <w:rFonts w:ascii="Times New Roman" w:hAnsi="Times New Roman" w:cs="Times New Roman"/>
                <w:noProof/>
                <w:sz w:val="24"/>
                <w:szCs w:val="24"/>
              </w:rPr>
              <w:t>(Gotwals &amp; Spencer-Cavaliere, 2014)</w:t>
            </w:r>
            <w:r w:rsidRPr="00AC7C62">
              <w:rPr>
                <w:rFonts w:ascii="Times New Roman" w:hAnsi="Times New Roman" w:cs="Times New Roman"/>
                <w:sz w:val="24"/>
                <w:szCs w:val="24"/>
              </w:rPr>
              <w:fldChar w:fldCharType="end"/>
            </w:r>
          </w:p>
        </w:tc>
      </w:tr>
      <w:tr w:rsidR="00BE19E0" w14:paraId="6BEB094F" w14:textId="77777777" w:rsidTr="00A76D50">
        <w:trPr>
          <w:cantSplit/>
          <w:trHeight w:val="1408"/>
        </w:trPr>
        <w:tc>
          <w:tcPr>
            <w:tcW w:w="1134" w:type="dxa"/>
            <w:textDirection w:val="btLr"/>
          </w:tcPr>
          <w:p w14:paraId="295D3638"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77F5D0B7"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Self-criticism (n=6)</w:t>
            </w:r>
          </w:p>
          <w:p w14:paraId="2C54FC89"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Highly critical thoughts about self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5368D794"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Am I actually clever enough?”</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7823315D"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Especially if I’ve done badly, I’ll pick at i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7929AC80"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instead of being a constructive evaluation, I just beat myself up over what I have failed to do.”</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4ECBA41C"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External triggers for self-critical thoughts most frequently reported by the control and depression group was making a mistake or failing at something. </w:t>
            </w:r>
            <w:r w:rsidRPr="00D44A3C">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UaGV3PC9BdXRob3I+PFllYXI+MjAxNzwvWWVhcj48UmVj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Thew et al., 2017)</w:t>
            </w:r>
            <w:r w:rsidRPr="00D44A3C">
              <w:rPr>
                <w:rFonts w:ascii="Times New Roman" w:hAnsi="Times New Roman" w:cs="Times New Roman"/>
                <w:sz w:val="24"/>
                <w:szCs w:val="24"/>
              </w:rPr>
              <w:fldChar w:fldCharType="end"/>
            </w:r>
          </w:p>
          <w:p w14:paraId="75639884" w14:textId="77777777" w:rsidR="00BE19E0"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When discussing losses and mistakes, the unhealthy perfectionistic athletes shared that they had difficulties recovering and were very self-critical.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08DEF1B3" w14:textId="77777777" w:rsidR="00BE19E0" w:rsidRPr="00AC7C62" w:rsidRDefault="00BE19E0" w:rsidP="00BE19E0">
            <w:pPr>
              <w:pStyle w:val="ListParagraph"/>
              <w:numPr>
                <w:ilvl w:val="0"/>
                <w:numId w:val="15"/>
              </w:numPr>
              <w:spacing w:line="240" w:lineRule="auto"/>
              <w:ind w:left="181" w:hanging="141"/>
              <w:rPr>
                <w:rFonts w:ascii="Times New Roman" w:hAnsi="Times New Roman" w:cs="Times New Roman"/>
                <w:sz w:val="24"/>
                <w:szCs w:val="24"/>
              </w:rPr>
            </w:pPr>
            <w:r w:rsidRPr="00AC7C62">
              <w:rPr>
                <w:rFonts w:ascii="Times New Roman" w:hAnsi="Times New Roman" w:cs="Times New Roman"/>
                <w:sz w:val="24"/>
                <w:szCs w:val="24"/>
              </w:rPr>
              <w:t xml:space="preserve">“When you’re a dancer you are self-critical.” </w:t>
            </w:r>
            <w:r w:rsidRPr="00AC7C62">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AC7C62">
              <w:rPr>
                <w:rFonts w:ascii="Times New Roman" w:hAnsi="Times New Roman" w:cs="Times New Roman"/>
                <w:sz w:val="24"/>
                <w:szCs w:val="24"/>
              </w:rPr>
              <w:instrText xml:space="preserve"> ADDIN EN.CITE </w:instrText>
            </w:r>
            <w:r w:rsidRPr="00AC7C62">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AC7C62">
              <w:rPr>
                <w:rFonts w:ascii="Times New Roman" w:hAnsi="Times New Roman" w:cs="Times New Roman"/>
                <w:sz w:val="24"/>
                <w:szCs w:val="24"/>
              </w:rPr>
              <w:instrText xml:space="preserve"> ADDIN EN.CITE.DATA </w:instrText>
            </w:r>
            <w:r w:rsidRPr="00AC7C62">
              <w:rPr>
                <w:rFonts w:ascii="Times New Roman" w:hAnsi="Times New Roman" w:cs="Times New Roman"/>
                <w:sz w:val="24"/>
                <w:szCs w:val="24"/>
              </w:rPr>
            </w:r>
            <w:r w:rsidRPr="00AC7C62">
              <w:rPr>
                <w:rFonts w:ascii="Times New Roman" w:hAnsi="Times New Roman" w:cs="Times New Roman"/>
                <w:sz w:val="24"/>
                <w:szCs w:val="24"/>
              </w:rPr>
              <w:fldChar w:fldCharType="end"/>
            </w:r>
            <w:r w:rsidRPr="00AC7C62">
              <w:rPr>
                <w:rFonts w:ascii="Times New Roman" w:hAnsi="Times New Roman" w:cs="Times New Roman"/>
                <w:sz w:val="24"/>
                <w:szCs w:val="24"/>
              </w:rPr>
            </w:r>
            <w:r w:rsidRPr="00AC7C62">
              <w:rPr>
                <w:rFonts w:ascii="Times New Roman" w:hAnsi="Times New Roman" w:cs="Times New Roman"/>
                <w:sz w:val="24"/>
                <w:szCs w:val="24"/>
              </w:rPr>
              <w:fldChar w:fldCharType="separate"/>
            </w:r>
            <w:r w:rsidRPr="00AC7C62">
              <w:rPr>
                <w:rFonts w:ascii="Times New Roman" w:hAnsi="Times New Roman" w:cs="Times New Roman"/>
                <w:noProof/>
                <w:sz w:val="24"/>
                <w:szCs w:val="24"/>
              </w:rPr>
              <w:t>(van Staden et al., 2009)</w:t>
            </w:r>
            <w:r w:rsidRPr="00AC7C62">
              <w:rPr>
                <w:rFonts w:ascii="Times New Roman" w:hAnsi="Times New Roman" w:cs="Times New Roman"/>
                <w:sz w:val="24"/>
                <w:szCs w:val="24"/>
              </w:rPr>
              <w:fldChar w:fldCharType="end"/>
            </w:r>
          </w:p>
        </w:tc>
      </w:tr>
      <w:tr w:rsidR="00BE19E0" w14:paraId="0B7F7F3C" w14:textId="77777777" w:rsidTr="00A76D50">
        <w:trPr>
          <w:cantSplit/>
          <w:trHeight w:val="1408"/>
        </w:trPr>
        <w:tc>
          <w:tcPr>
            <w:tcW w:w="1134" w:type="dxa"/>
            <w:textDirection w:val="btLr"/>
          </w:tcPr>
          <w:p w14:paraId="32D11F20"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1BA3D92E"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Fixation (n=5)</w:t>
            </w:r>
          </w:p>
          <w:p w14:paraId="77CF8948"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fixating on a specific, inappropriate aspect of the performance experienc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Clark et al., 2014)</w:t>
            </w:r>
            <w:r w:rsidRPr="00D44A3C">
              <w:rPr>
                <w:rFonts w:ascii="Times New Roman" w:hAnsi="Times New Roman" w:cs="Times New Roman"/>
                <w:sz w:val="24"/>
                <w:szCs w:val="24"/>
              </w:rPr>
              <w:fldChar w:fldCharType="end"/>
            </w:r>
          </w:p>
          <w:p w14:paraId="6FD28B9C"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Focusing hopelessly on my personal history and what I could have done bett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7B42D4A2"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Here’s this one weak spot, and that permeates everything else. It spoils everyth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4DE43985"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f I failed at something and I was disappointed about it, if I did equally well on something else, then I would focus on that. I wouldn’t want to think about i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477F8818"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Perfectionists were described as having difficulties setting limits regarding their thinking, to the point of being “preoccupied with perfection,” and unable to set limits.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0294E653" w14:textId="77777777" w:rsidR="00BE19E0" w:rsidRPr="00D44A3C"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inflexible to others’ view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2554BD52" w14:textId="77777777" w:rsidR="00BE19E0" w:rsidRPr="00AC7C62"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focusing on the negative…</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iley&lt;/Author&gt;&lt;Year&gt;2005&lt;/Year&gt;&lt;RecNum&gt;11&lt;/RecNum&gt;&lt;DisplayText&gt;(Riley &amp;amp; Shafran, 2005)&lt;/DisplayText&gt;&lt;record&gt;&lt;rec-number&gt;11&lt;/rec-number&gt;&lt;foreign-keys&gt;&lt;key app="EN" db-id="ftredaw9e5ptxbeppxe5t0pedzpp09f5w9f9" timestamp="1595480650"&gt;11&lt;/key&gt;&lt;/foreign-keys&gt;&lt;ref-type name="Journal Article"&gt;17&lt;/ref-type&gt;&lt;contributors&gt;&lt;authors&gt;&lt;author&gt;Riley, Caroline&lt;/author&gt;&lt;author&gt;Shafran, Roz&lt;/author&gt;&lt;/authors&gt;&lt;/contributors&gt;&lt;auth-address&gt;Shafran, Roz: Oxford University, Department of Psychiatry, Warneford Hospiial, Oxford, United Kingdom, OX3 7JX, roz.shafran@psych.ox.ac.uk&lt;/auth-address&gt;&lt;titles&gt;&lt;title&gt;Clinical perfectionism: A preliminary qualitative analysis&lt;/title&gt;&lt;secondary-title&gt;Behavioural and Cognitive Psychotherapy&lt;/secondary-title&gt;&lt;/titles&gt;&lt;periodical&gt;&lt;full-title&gt;Behavioural and Cognitive Psychotherapy&lt;/full-title&gt;&lt;/periodical&gt;&lt;pages&gt;369-374&lt;/pages&gt;&lt;volume&gt;33&lt;/volume&gt;&lt;number&gt;3&lt;/number&gt;&lt;keywords&gt;&lt;keyword&gt;*Clinical Psychology&lt;/keyword&gt;&lt;keyword&gt;*Perfectionism&lt;/keyword&gt;&lt;keyword&gt;*Phenomenology&lt;/keyword&gt;&lt;keyword&gt;Psychopathology&lt;/keyword&gt;&lt;/keywords&gt;&lt;dates&gt;&lt;year&gt;2005&lt;/year&gt;&lt;/dates&gt;&lt;pub-location&gt;United Kingdom&lt;/pub-location&gt;&lt;publisher&gt;Cambridge University Press&lt;/publisher&gt;&lt;isbn&gt;1469-1833(Electronic),1352-4658(Print)&lt;/isbn&gt;&lt;urls&gt;&lt;/urls&gt;&lt;electronic-resource-num&gt;10.1017/S135246580500212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ley &amp; Shafran, 2005)</w:t>
            </w:r>
            <w:r w:rsidRPr="00D44A3C">
              <w:rPr>
                <w:rFonts w:ascii="Times New Roman" w:hAnsi="Times New Roman" w:cs="Times New Roman"/>
                <w:sz w:val="24"/>
                <w:szCs w:val="24"/>
              </w:rPr>
              <w:fldChar w:fldCharType="end"/>
            </w:r>
          </w:p>
          <w:p w14:paraId="3EEFAAFD" w14:textId="77777777" w:rsidR="00BE19E0" w:rsidRPr="00AC7C62" w:rsidRDefault="00BE19E0" w:rsidP="00BE19E0">
            <w:pPr>
              <w:pStyle w:val="ListParagraph"/>
              <w:numPr>
                <w:ilvl w:val="0"/>
                <w:numId w:val="15"/>
              </w:numPr>
              <w:spacing w:line="240" w:lineRule="auto"/>
              <w:ind w:left="181" w:hanging="141"/>
              <w:rPr>
                <w:rFonts w:ascii="Times New Roman" w:hAnsi="Times New Roman" w:cs="Times New Roman"/>
                <w:i/>
                <w:iCs/>
                <w:sz w:val="24"/>
                <w:szCs w:val="24"/>
              </w:rPr>
            </w:pPr>
            <w:r w:rsidRPr="00AC7C62">
              <w:rPr>
                <w:rFonts w:ascii="Times New Roman" w:hAnsi="Times New Roman" w:cs="Times New Roman"/>
                <w:sz w:val="24"/>
                <w:szCs w:val="24"/>
              </w:rPr>
              <w:t>Their fixation over making mistakes…</w:t>
            </w:r>
            <w:r w:rsidRPr="00AC7C62">
              <w:rPr>
                <w:rFonts w:ascii="Times New Roman" w:hAnsi="Times New Roman" w:cs="Times New Roman"/>
                <w:sz w:val="24"/>
                <w:szCs w:val="24"/>
              </w:rPr>
              <w:fldChar w:fldCharType="begin"/>
            </w:r>
            <w:r w:rsidRPr="00AC7C62">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AC7C62">
              <w:rPr>
                <w:rFonts w:ascii="Times New Roman" w:hAnsi="Times New Roman" w:cs="Times New Roman"/>
                <w:sz w:val="24"/>
                <w:szCs w:val="24"/>
              </w:rPr>
              <w:fldChar w:fldCharType="separate"/>
            </w:r>
            <w:r w:rsidRPr="00AC7C62">
              <w:rPr>
                <w:rFonts w:ascii="Times New Roman" w:hAnsi="Times New Roman" w:cs="Times New Roman"/>
                <w:noProof/>
                <w:sz w:val="24"/>
                <w:szCs w:val="24"/>
              </w:rPr>
              <w:t>(Schuler, 2000)</w:t>
            </w:r>
            <w:r w:rsidRPr="00AC7C62">
              <w:rPr>
                <w:rFonts w:ascii="Times New Roman" w:hAnsi="Times New Roman" w:cs="Times New Roman"/>
                <w:sz w:val="24"/>
                <w:szCs w:val="24"/>
              </w:rPr>
              <w:fldChar w:fldCharType="end"/>
            </w:r>
          </w:p>
        </w:tc>
      </w:tr>
      <w:tr w:rsidR="00BE19E0" w14:paraId="29978F59" w14:textId="77777777" w:rsidTr="00A76D50">
        <w:trPr>
          <w:cantSplit/>
          <w:trHeight w:val="680"/>
        </w:trPr>
        <w:tc>
          <w:tcPr>
            <w:tcW w:w="1134" w:type="dxa"/>
            <w:textDirection w:val="btLr"/>
          </w:tcPr>
          <w:p w14:paraId="3540D3AD"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13055424"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Areas of life that are affected:</w:t>
            </w:r>
          </w:p>
          <w:p w14:paraId="4E7996B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Professional/career, school/academic, relationships, hobbies and recreation, athletics, housework, personal appearance, self-esteem, religion.</w:t>
            </w:r>
          </w:p>
        </w:tc>
      </w:tr>
      <w:tr w:rsidR="00BE19E0" w14:paraId="10A5CA90" w14:textId="77777777" w:rsidTr="00A76D50">
        <w:trPr>
          <w:cantSplit/>
          <w:trHeight w:val="680"/>
        </w:trPr>
        <w:tc>
          <w:tcPr>
            <w:tcW w:w="15168" w:type="dxa"/>
            <w:gridSpan w:val="2"/>
            <w:shd w:val="clear" w:color="auto" w:fill="E7E6E6" w:themeFill="background2"/>
            <w:vAlign w:val="center"/>
          </w:tcPr>
          <w:p w14:paraId="36630AE5" w14:textId="77777777" w:rsidR="00BE19E0" w:rsidRPr="00D44A3C" w:rsidRDefault="00BE19E0" w:rsidP="00A76D50">
            <w:pPr>
              <w:rPr>
                <w:rFonts w:ascii="Times New Roman" w:hAnsi="Times New Roman" w:cs="Times New Roman"/>
                <w:b/>
                <w:bCs/>
                <w:sz w:val="24"/>
                <w:szCs w:val="24"/>
              </w:rPr>
            </w:pPr>
            <w:r>
              <w:rPr>
                <w:rFonts w:ascii="Times New Roman" w:hAnsi="Times New Roman" w:cs="Times New Roman"/>
                <w:b/>
                <w:bCs/>
                <w:sz w:val="24"/>
                <w:szCs w:val="24"/>
              </w:rPr>
              <w:t xml:space="preserve">ADVANTAGES OF PERFECTIONISM </w:t>
            </w:r>
          </w:p>
        </w:tc>
      </w:tr>
      <w:tr w:rsidR="00BE19E0" w14:paraId="000564C1" w14:textId="77777777" w:rsidTr="00A76D50">
        <w:trPr>
          <w:cantSplit/>
          <w:trHeight w:val="680"/>
        </w:trPr>
        <w:tc>
          <w:tcPr>
            <w:tcW w:w="1134" w:type="dxa"/>
            <w:textDirection w:val="btLr"/>
          </w:tcPr>
          <w:p w14:paraId="4358A1D9"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Achievement (n=12)</w:t>
            </w:r>
          </w:p>
        </w:tc>
        <w:tc>
          <w:tcPr>
            <w:tcW w:w="14034" w:type="dxa"/>
          </w:tcPr>
          <w:p w14:paraId="3A45C9C4"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Achievement (n=4)</w:t>
            </w:r>
          </w:p>
          <w:p w14:paraId="225A2611"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Feeling good about accomplishments or succes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7773270D"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Possibly because it means that I’ve got an area of my life that’s actually work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17AE0580"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No, definitely not. I’m achieving quite a bi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0A15C902"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Well, I think there’s quite a lot [of advantages] because you achieve more just because you don’t accept low standard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00CD0C79"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For ambitious people the more you achieve is always a positive thing. I think I get quite a lot of satisfaction about getting better at things… there is a level of satisfaction about getting better at something and I think that’s good – and that’s about the working hard that you get through demanding more so I think that’s a good th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55644104"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d sell perfectionism – if you wanted to stretch yourself to see how much better you could do things and see if you could – if you were a competitive person and wanted to achieve more then I’d adopt a perfectionist attitude because it helps focus the mind, offers more wisdom in problem solving and helps feed your ambition if you’re of that min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021F261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underlying motive to achieve…</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tc>
      </w:tr>
      <w:tr w:rsidR="00BE19E0" w14:paraId="0DB28ADC" w14:textId="77777777" w:rsidTr="00A76D50">
        <w:trPr>
          <w:cantSplit/>
          <w:trHeight w:val="680"/>
        </w:trPr>
        <w:tc>
          <w:tcPr>
            <w:tcW w:w="1134" w:type="dxa"/>
            <w:textDirection w:val="btLr"/>
          </w:tcPr>
          <w:p w14:paraId="69F6E128"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3F28B057"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Organised (n=5)</w:t>
            </w:r>
          </w:p>
          <w:p w14:paraId="1701C97B"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Organised and ne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3A9B3F49"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Being neat and organise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70D7B7EC"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A benefit of perfectionism is that] I think you’re an organised person definitely. So I do not take – leave anything to chance… I just find it gives my life structure… whether I’m at work or whether I’m just relaxing or I’m focusing on a race or training. I use spreadsheets for everything and… it means that I never miss anything or I never leave anything to chance. And I think it gives me the best possible chance I can have of succeeding in any aspect of lif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1EB7C1DC"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organise and space [my writing] out in my schedule enough so I don’t do it at the last minute. I do things in progression. If the paper is due in 2 weeks, then I am working on it every day for 30 minutes or an hour so I can come up with the best paper I can. I space it out a lo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0A94E8C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organised…</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38C04BC0" w14:textId="77777777" w:rsidTr="00A76D50">
        <w:trPr>
          <w:cantSplit/>
          <w:trHeight w:val="680"/>
        </w:trPr>
        <w:tc>
          <w:tcPr>
            <w:tcW w:w="1134" w:type="dxa"/>
            <w:textDirection w:val="btLr"/>
          </w:tcPr>
          <w:p w14:paraId="1585E3BB"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4C7E2D30"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 xml:space="preserve">Hard work, being challenged (n=8) </w:t>
            </w:r>
          </w:p>
          <w:p w14:paraId="1F986361"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Two less experienced musicians spoke about how not playing as well as they could have increased their determination to be more prepared in order to play better in subsequent performance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Clark&lt;/Author&gt;&lt;Year&gt;2014&lt;/Year&gt;&lt;RecNum&gt;34&lt;/RecNum&gt;&lt;DisplayText&gt;(Clark et al., 2014)&lt;/DisplayText&gt;&lt;record&gt;&lt;rec-number&gt;34&lt;/rec-number&gt;&lt;foreign-keys&gt;&lt;key app="EN" db-id="ftredaw9e5ptxbeppxe5t0pedzpp09f5w9f9" timestamp="1595480650"&gt;34&lt;/key&gt;&lt;/foreign-keys&gt;&lt;ref-type name="Journal Article"&gt;17&lt;/ref-type&gt;&lt;contributors&gt;&lt;authors&gt;&lt;author&gt;Clark, T.&lt;/author&gt;&lt;author&gt;Lisboa, T.&lt;/author&gt;&lt;author&gt;Williamon, A.&lt;/author&gt;&lt;/authors&gt;&lt;/contributors&gt;&lt;titles&gt;&lt;title&gt;An investigation into musicians&amp;apos; thoughts and perceptions during performance&lt;/title&gt;&lt;secondary-title&gt;Research Studies in Music Education&lt;/secondary-title&gt;&lt;/titles&gt;&lt;periodical&gt;&lt;full-title&gt;Research Studies in Music Education&lt;/full-title&gt;&lt;/periodical&gt;&lt;pages&gt;19-37&lt;/pages&gt;&lt;volume&gt;36&lt;/volume&gt;&lt;number&gt;1&lt;/number&gt;&lt;dates&gt;&lt;year&gt;2014&lt;/year&gt;&lt;pub-dates&gt;&lt;date&gt;Jun&lt;/date&gt;&lt;/pub-dates&gt;&lt;/dates&gt;&lt;isbn&gt;1321-103X&lt;/isbn&gt;&lt;accession-num&gt;WOS:000211966400002&lt;/accession-num&gt;&lt;urls&gt;&lt;related-urls&gt;&lt;url&gt;&amp;lt;Go to ISI&amp;gt;://WOS:000211966400002&lt;/url&gt;&lt;/related-urls&gt;&lt;/urls&gt;&lt;electronic-resource-num&gt;10.1177/1321103x1452353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Clark et al., 2014)</w:t>
            </w:r>
            <w:r w:rsidRPr="00D44A3C">
              <w:rPr>
                <w:rFonts w:ascii="Times New Roman" w:hAnsi="Times New Roman" w:cs="Times New Roman"/>
                <w:sz w:val="24"/>
                <w:szCs w:val="24"/>
              </w:rPr>
              <w:fldChar w:fldCharType="end"/>
            </w:r>
          </w:p>
          <w:p w14:paraId="34294B05"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just that you do need to put the effort in to get where you want to go.”</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2F2FBCEF"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and that’s about the working hard that you get through demanding more so I think that’s a good th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556FE68D"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am working even harder to get the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40ECA53C"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Right now, I am having trouble, but I think I am working harder on it than I ever have befo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518BCBDB"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Participants indicated that the challenging course work at the Academy drove them to work even harder to exce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7B188153"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stayed up until 3 in the morning working on my math homework because it’s the B+/A- range, and so I really want to make sure I end up with an A in that clas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76263526"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When I was little, I tried to do the best. There wasn’t much to do in school. It was, everything is easy. I got perfect grades. And then as I got to high school, and there were some challenges, I had to try harder and had to go above and beyond. I did extra assignments. I would always add that extra Powerpoint. I always wanted to challenge myself.”</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32D1F781"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they believed their success was due to their hard work and drive for perfectio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3C10DDB7"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working hard was also viewed as a means to achieving other goal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6E1684C1"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and I achieved those goals by working hard.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70EFC0B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Working hard led to feelings of satisfaction, pride and confidence: “I feel proud of myself if I, if I work really har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tc>
      </w:tr>
      <w:tr w:rsidR="00BE19E0" w14:paraId="6B967C14" w14:textId="77777777" w:rsidTr="00A76D50">
        <w:trPr>
          <w:cantSplit/>
          <w:trHeight w:val="680"/>
        </w:trPr>
        <w:tc>
          <w:tcPr>
            <w:tcW w:w="1134" w:type="dxa"/>
            <w:textDirection w:val="btLr"/>
          </w:tcPr>
          <w:p w14:paraId="4426CB8F"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1F5BF961"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Learning (n=2)</w:t>
            </w:r>
          </w:p>
          <w:p w14:paraId="267ABC35"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am going to have a hard time when I get into all courses for my major because I like studying everyth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4D92F90C"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She explained that her love of learning influenced her achievement because: “I am motivated to do well because I like the things I am study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1A691941"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because I like the feeling that I am learning more and becoming more knowledgeabl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4CFA8890"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enjoy learning now more than ever. I want to know a lot of things. I want to learn because I want to know it and not so I can get a [good] grad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4255CDC2"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push myself, rather than other people pushing me. Even if other people are doing well and I’m doing poorly, it’s not them making better grades that motivates me. It’s me not understanding the concep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70C37652"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f I am trying to learn a new skill, and I’m scared, and I don’t go for it, I see that as failure. I have to make myself go for it [because] if I don’t, I have let fear overcome me. Then, I have totally faile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159F28BE" w14:textId="77777777" w:rsidR="00BE19E0" w:rsidRPr="00D44A3C" w:rsidRDefault="00BE19E0" w:rsidP="00BE19E0">
            <w:pPr>
              <w:pStyle w:val="ListParagraph"/>
              <w:numPr>
                <w:ilvl w:val="0"/>
                <w:numId w:val="16"/>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n college, you are here to learn. You don’t have to go to college. Maybe in high school you can slack off, but in college, it’s all about learning, so I go for the challenge, rather than shy away.”</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15EACBBB"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I always wanted to challenge myself.”</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tc>
      </w:tr>
      <w:tr w:rsidR="00BE19E0" w14:paraId="7218D646" w14:textId="77777777" w:rsidTr="00A76D50">
        <w:trPr>
          <w:cantSplit/>
          <w:trHeight w:val="680"/>
        </w:trPr>
        <w:tc>
          <w:tcPr>
            <w:tcW w:w="1134" w:type="dxa"/>
            <w:textDirection w:val="btLr"/>
          </w:tcPr>
          <w:p w14:paraId="0722FF7C" w14:textId="77777777" w:rsidR="00BE19E0" w:rsidRPr="00D44A3C" w:rsidRDefault="00BE19E0" w:rsidP="00A76D5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Goals: p</w:t>
            </w:r>
            <w:r w:rsidRPr="00D44A3C">
              <w:rPr>
                <w:rFonts w:ascii="Times New Roman" w:hAnsi="Times New Roman" w:cs="Times New Roman"/>
                <w:b/>
                <w:bCs/>
                <w:sz w:val="24"/>
                <w:szCs w:val="24"/>
              </w:rPr>
              <w:t>ositive and unrealistic</w:t>
            </w:r>
          </w:p>
          <w:p w14:paraId="64AFE108"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n=7)</w:t>
            </w:r>
          </w:p>
        </w:tc>
        <w:tc>
          <w:tcPr>
            <w:tcW w:w="14034" w:type="dxa"/>
          </w:tcPr>
          <w:p w14:paraId="4A58D775"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Goals (n=7)</w:t>
            </w:r>
          </w:p>
          <w:p w14:paraId="4D4E7E64"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Setting higher and better goal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5753A8D4"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t makes my life easier… if I didn’t have goals then my life would be less meaningfu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3F80B970"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Achieving goals, professionally, personally, socially, it helps to achieve goals basically.”</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4856D128"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I’m fairly realistic in my goal setting therefore if you don’t achieve it you know it’s not the end of the worl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45A2D2B5"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commitment to overarching academic or professional goals (a variant category), although these goals were not always explicitly defined.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127A482B"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the focus was specifically on a medical career or gaining admission to a different colleg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782F4800" w14:textId="77777777" w:rsidR="00BE19E0"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uncertain goal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48EA128C"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Such goals were conveyed by allusions to but uncertainty with academic and professional aspirations, made manifest in frequent changes or major or unconcealed doubts about potential fields of stud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56D66A16"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never set goals that are unreasonable. So, if I fall short of those goals, the next time that comes around, I am working even harder to get there. As a child, I remember a quote, ‘Great people make mistakes, but they never repeat them again.’ That’s what I strive fo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7AB0B70A"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motive to achieve influenced them to set mastery goal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686AEDCC"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That was one of my goals, to match or beat my friend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69318BFD"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You set goals for yourself… and you just want to be the best at everyth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2CD463CB"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set out goals in my journal, and then the aim of wrestling is to achieve those goals, and I achieve those girls by working har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6B053863"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Healthy perfectionistic athletes also referred to having “reasonable” and challenging sports goals.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42511F68"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Only one of the healthy perfectionists identified winning as a critical goal and standard for determining success.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3D2EB2EC"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We’re here to win, there’s no other main goa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Gotwals &amp; Spencer-Cavaliere, 2014)</w:t>
            </w:r>
            <w:r w:rsidRPr="00D44A3C">
              <w:rPr>
                <w:rFonts w:ascii="Times New Roman" w:hAnsi="Times New Roman" w:cs="Times New Roman"/>
                <w:sz w:val="24"/>
                <w:szCs w:val="24"/>
              </w:rPr>
              <w:fldChar w:fldCharType="end"/>
            </w:r>
          </w:p>
          <w:p w14:paraId="4392CEEB" w14:textId="77777777" w:rsidR="00BE19E0" w:rsidRPr="00D44A3C" w:rsidRDefault="00BE19E0" w:rsidP="00A76D50">
            <w:pPr>
              <w:rPr>
                <w:rFonts w:ascii="Times New Roman" w:hAnsi="Times New Roman" w:cs="Times New Roman"/>
                <w:b/>
                <w:bCs/>
                <w:sz w:val="24"/>
                <w:szCs w:val="24"/>
              </w:rPr>
            </w:pPr>
          </w:p>
        </w:tc>
      </w:tr>
      <w:tr w:rsidR="00BE19E0" w14:paraId="11110D54" w14:textId="77777777" w:rsidTr="00A76D50">
        <w:trPr>
          <w:cantSplit/>
          <w:trHeight w:val="680"/>
        </w:trPr>
        <w:tc>
          <w:tcPr>
            <w:tcW w:w="1134" w:type="dxa"/>
            <w:textDirection w:val="btLr"/>
          </w:tcPr>
          <w:p w14:paraId="3DE13184" w14:textId="77777777" w:rsidR="00BE19E0"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Reduction of negative feelings (n=5)</w:t>
            </w:r>
          </w:p>
        </w:tc>
        <w:tc>
          <w:tcPr>
            <w:tcW w:w="14034" w:type="dxa"/>
          </w:tcPr>
          <w:p w14:paraId="033578FD"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Less stress, worry, pressure (n=5)</w:t>
            </w:r>
          </w:p>
          <w:p w14:paraId="356F21D5"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Feeling in contro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0371AA66"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You gain respect, you’re organised, there’s less stres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3AA2B025"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What you see is what you ge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20&lt;/RecNum&gt;&lt;DisplayText&gt;(Neumeister, 2004b)&lt;/DisplayText&gt;&lt;record&gt;&lt;rec-number&gt;20&lt;/rec-number&gt;&lt;foreign-keys&gt;&lt;key app="EN" db-id="ftredaw9e5ptxbeppxe5t0pedzpp09f5w9f9" timestamp="1595480650"&gt;20&lt;/key&gt;&lt;/foreign-keys&gt;&lt;ref-type name="Journal Article"&gt;17&lt;/ref-type&gt;&lt;contributors&gt;&lt;authors&gt;&lt;author&gt;Neumeister, Kristie L. Speirs&lt;/author&gt;&lt;/authors&gt;&lt;secondary-authors&gt;&lt;author&gt;Bar-Tal, Bogdan Brown Coffey Davis Dey Dweck Dweck Flett Frost Hewitt Hewitt Juster Lincoln Miles Moustakas Patton Payne Pintrich Platt Robinson Seidman Strauss Weiner Wolcott&lt;/author&gt;&lt;/secondary-authors&gt;&lt;/contributors&gt;&lt;auth-address&gt;Neumeister, Kristie L. Speirs: Department of Educational Psychology, Ball State University, Muncie, IN, US, 47306, klspeirsneum@bsu.edu&amp;#xD;Neumeister, Kristie L. Speirs: klspeirsneum@bsu.edu&lt;/auth-address&gt;&lt;titles&gt;&lt;title&gt;Interpreting Successes and Failures: The Influence of Perfectionism on Perspective&lt;/title&gt;&lt;secondary-title&gt;Journal for the Education of the Gifted&lt;/secondary-title&gt;&lt;/titles&gt;&lt;periodical&gt;&lt;full-title&gt;Journal for the Education of the Gifted&lt;/full-title&gt;&lt;/periodical&gt;&lt;pages&gt;311-335&lt;/pages&gt;&lt;volume&gt;27&lt;/volume&gt;&lt;number&gt;4&lt;/number&gt;&lt;keywords&gt;&lt;keyword&gt;*Academic Achievement&lt;/keyword&gt;&lt;keyword&gt;*Academic Failure&lt;/keyword&gt;&lt;keyword&gt;*College Students&lt;/keyword&gt;&lt;keyword&gt;*Perfectionism&lt;/keyword&gt;&lt;keyword&gt;Gifted&lt;/keyword&gt;&lt;/keywords&gt;&lt;dates&gt;&lt;year&gt;2004&lt;/year&gt;&lt;/dates&gt;&lt;pub-location&gt;US&lt;/pub-location&gt;&lt;publisher&gt;Prufrock Press&amp;#xD;US&lt;/publisher&gt;&lt;isbn&gt;0162-3532&lt;/isbn&gt;&lt;work-type&gt;Gifted &amp;amp; Talented 3575&lt;/work-type&gt;&lt;urls&gt;&lt;related-urls&gt;&lt;url&gt;http://ovidsp.ovid.com/ovidweb.cgi?T=JS&amp;amp;PAGE=reference&amp;amp;D=psyc4&amp;amp;NEWS=N&amp;amp;AN=2005-01549-004&lt;/url&gt;&lt;/related-urls&gt;&lt;/urls&gt;&lt;custom1&gt;Database: APA PsycInfo &amp;lt;1806 to July Week 1 2020&amp;gt; Search Strategy:&lt;/custom1&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b)</w:t>
            </w:r>
            <w:r w:rsidRPr="00D44A3C">
              <w:rPr>
                <w:rFonts w:ascii="Times New Roman" w:hAnsi="Times New Roman" w:cs="Times New Roman"/>
                <w:sz w:val="24"/>
                <w:szCs w:val="24"/>
              </w:rPr>
              <w:fldChar w:fldCharType="end"/>
            </w:r>
          </w:p>
          <w:p w14:paraId="0E4C51E9"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To avoid feeling stress and to maintain their own high standards, the normal participants used their organisational skills. To relive their frustrations when they made mistakes or experienced difficulties, they worked harder.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20EF22A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motivation to avoid negative consequences…</w: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van Staden et al., 2009)</w:t>
            </w:r>
            <w:r w:rsidRPr="00D44A3C">
              <w:rPr>
                <w:rFonts w:ascii="Times New Roman" w:hAnsi="Times New Roman" w:cs="Times New Roman"/>
                <w:sz w:val="24"/>
                <w:szCs w:val="24"/>
              </w:rPr>
              <w:fldChar w:fldCharType="end"/>
            </w:r>
          </w:p>
        </w:tc>
      </w:tr>
      <w:tr w:rsidR="00BE19E0" w14:paraId="69B4C1CD" w14:textId="77777777" w:rsidTr="00A76D50">
        <w:trPr>
          <w:cantSplit/>
          <w:trHeight w:val="1134"/>
        </w:trPr>
        <w:tc>
          <w:tcPr>
            <w:tcW w:w="1134" w:type="dxa"/>
            <w:textDirection w:val="btLr"/>
          </w:tcPr>
          <w:p w14:paraId="56390CE2" w14:textId="77777777" w:rsidR="00BE19E0" w:rsidRPr="00D44A3C" w:rsidRDefault="00BE19E0" w:rsidP="00A76D50">
            <w:pPr>
              <w:ind w:left="113" w:right="113"/>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Confidence in abilities (n=2)</w:t>
            </w:r>
          </w:p>
        </w:tc>
        <w:tc>
          <w:tcPr>
            <w:tcW w:w="14034" w:type="dxa"/>
          </w:tcPr>
          <w:p w14:paraId="65B00ADF"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Confidence in abilities (n=2)</w:t>
            </w:r>
          </w:p>
          <w:p w14:paraId="2D9E05DF"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You learn things well… it gives me confidenc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22541554" w14:textId="77777777" w:rsidR="00BE19E0" w:rsidRPr="00D44A3C" w:rsidRDefault="00BE19E0" w:rsidP="00BE19E0">
            <w:pPr>
              <w:pStyle w:val="ListParagraph"/>
              <w:numPr>
                <w:ilvl w:val="0"/>
                <w:numId w:val="17"/>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Being a perfectionist has] given me more confidence in other areas of my life. You know, I never thought I’d ever be, you know, do as much as I have done with it and you know it’s made me think that I do not have to put limits on other areas of my… career or job.”</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0EC2FEC7"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it helps confidence when I do wel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tc>
      </w:tr>
      <w:tr w:rsidR="00BE19E0" w14:paraId="756890A2" w14:textId="77777777" w:rsidTr="00A76D50">
        <w:trPr>
          <w:cantSplit/>
          <w:trHeight w:val="1134"/>
        </w:trPr>
        <w:tc>
          <w:tcPr>
            <w:tcW w:w="1134" w:type="dxa"/>
            <w:textDirection w:val="btLr"/>
          </w:tcPr>
          <w:p w14:paraId="567BC770" w14:textId="77777777" w:rsidR="00BE19E0" w:rsidRPr="00D44A3C" w:rsidRDefault="00BE19E0" w:rsidP="00A76D50">
            <w:pPr>
              <w:ind w:left="113" w:right="113"/>
              <w:jc w:val="center"/>
              <w:rPr>
                <w:rFonts w:ascii="Times New Roman" w:hAnsi="Times New Roman" w:cs="Times New Roman"/>
                <w:b/>
                <w:bCs/>
                <w:sz w:val="24"/>
                <w:szCs w:val="24"/>
              </w:rPr>
            </w:pPr>
            <w:r w:rsidRPr="00D44A3C">
              <w:rPr>
                <w:rFonts w:ascii="Times New Roman" w:hAnsi="Times New Roman" w:cs="Times New Roman"/>
                <w:b/>
                <w:bCs/>
                <w:sz w:val="24"/>
                <w:szCs w:val="24"/>
              </w:rPr>
              <w:t>Relation to others (n=6)</w:t>
            </w:r>
          </w:p>
        </w:tc>
        <w:tc>
          <w:tcPr>
            <w:tcW w:w="14034" w:type="dxa"/>
          </w:tcPr>
          <w:p w14:paraId="659EF817"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 xml:space="preserve">Respect (n=3) </w:t>
            </w:r>
          </w:p>
          <w:p w14:paraId="1EA0737B"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D44A3C">
              <w:rPr>
                <w:rFonts w:ascii="Times New Roman" w:hAnsi="Times New Roman" w:cs="Times New Roman"/>
                <w:sz w:val="24"/>
                <w:szCs w:val="24"/>
              </w:rPr>
              <w:t>“… being seen as capable, dependent, competen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0C7B0975"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D44A3C">
              <w:rPr>
                <w:rFonts w:ascii="Times New Roman" w:hAnsi="Times New Roman" w:cs="Times New Roman"/>
                <w:sz w:val="24"/>
                <w:szCs w:val="24"/>
              </w:rPr>
              <w:t xml:space="preserve">… gaining respect from others due to perfectionism.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672683D3"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D44A3C">
              <w:rPr>
                <w:rFonts w:ascii="Times New Roman" w:hAnsi="Times New Roman" w:cs="Times New Roman"/>
                <w:sz w:val="24"/>
                <w:szCs w:val="24"/>
              </w:rPr>
              <w:t>“You gain respect, you’re organised, there’s less stres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4B9C29F1"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D44A3C">
              <w:rPr>
                <w:rFonts w:ascii="Times New Roman" w:hAnsi="Times New Roman" w:cs="Times New Roman"/>
                <w:sz w:val="24"/>
                <w:szCs w:val="24"/>
              </w:rPr>
              <w:t>“Other people may acknowledge that, so it’s something that somebody else can say about you that’s positiv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4101D8CB" w14:textId="77777777" w:rsidR="00BE19E0"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D44A3C">
              <w:rPr>
                <w:rFonts w:ascii="Times New Roman" w:hAnsi="Times New Roman" w:cs="Times New Roman"/>
                <w:sz w:val="24"/>
                <w:szCs w:val="24"/>
              </w:rPr>
              <w:t>“People look at you as being very reliable, very trustworthy, someone who has impeccable high standards, that is someone you might want to have working for them… so an advantage in that way is people think highly of you, as long as they don’t know the internal bit that isn’t not actually very effectiv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7EE6C034" w14:textId="77777777" w:rsidR="00BE19E0" w:rsidRPr="00AC7C62" w:rsidRDefault="00BE19E0" w:rsidP="00BE19E0">
            <w:pPr>
              <w:pStyle w:val="ListParagraph"/>
              <w:numPr>
                <w:ilvl w:val="0"/>
                <w:numId w:val="18"/>
              </w:numPr>
              <w:spacing w:line="240" w:lineRule="auto"/>
              <w:ind w:left="181" w:hanging="181"/>
              <w:rPr>
                <w:rFonts w:ascii="Times New Roman" w:hAnsi="Times New Roman" w:cs="Times New Roman"/>
                <w:sz w:val="24"/>
                <w:szCs w:val="24"/>
              </w:rPr>
            </w:pPr>
            <w:r w:rsidRPr="00AC7C62">
              <w:rPr>
                <w:rFonts w:ascii="Times New Roman" w:hAnsi="Times New Roman" w:cs="Times New Roman"/>
                <w:sz w:val="24"/>
                <w:szCs w:val="24"/>
              </w:rPr>
              <w:t xml:space="preserve">“… are respected and recognised by others.” </w:t>
            </w:r>
            <w:r w:rsidRPr="00AC7C62">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AC7C62">
              <w:rPr>
                <w:rFonts w:ascii="Times New Roman" w:hAnsi="Times New Roman" w:cs="Times New Roman"/>
                <w:sz w:val="24"/>
                <w:szCs w:val="24"/>
              </w:rPr>
              <w:instrText xml:space="preserve"> ADDIN EN.CITE </w:instrText>
            </w:r>
            <w:r w:rsidRPr="00AC7C62">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AC7C62">
              <w:rPr>
                <w:rFonts w:ascii="Times New Roman" w:hAnsi="Times New Roman" w:cs="Times New Roman"/>
                <w:sz w:val="24"/>
                <w:szCs w:val="24"/>
              </w:rPr>
              <w:instrText xml:space="preserve"> ADDIN EN.CITE.DATA </w:instrText>
            </w:r>
            <w:r w:rsidRPr="00AC7C62">
              <w:rPr>
                <w:rFonts w:ascii="Times New Roman" w:hAnsi="Times New Roman" w:cs="Times New Roman"/>
                <w:sz w:val="24"/>
                <w:szCs w:val="24"/>
              </w:rPr>
            </w:r>
            <w:r w:rsidRPr="00AC7C62">
              <w:rPr>
                <w:rFonts w:ascii="Times New Roman" w:hAnsi="Times New Roman" w:cs="Times New Roman"/>
                <w:sz w:val="24"/>
                <w:szCs w:val="24"/>
              </w:rPr>
              <w:fldChar w:fldCharType="end"/>
            </w:r>
            <w:r w:rsidRPr="00AC7C62">
              <w:rPr>
                <w:rFonts w:ascii="Times New Roman" w:hAnsi="Times New Roman" w:cs="Times New Roman"/>
                <w:sz w:val="24"/>
                <w:szCs w:val="24"/>
              </w:rPr>
            </w:r>
            <w:r w:rsidRPr="00AC7C62">
              <w:rPr>
                <w:rFonts w:ascii="Times New Roman" w:hAnsi="Times New Roman" w:cs="Times New Roman"/>
                <w:sz w:val="24"/>
                <w:szCs w:val="24"/>
              </w:rPr>
              <w:fldChar w:fldCharType="separate"/>
            </w:r>
            <w:r w:rsidRPr="00AC7C62">
              <w:rPr>
                <w:rFonts w:ascii="Times New Roman" w:hAnsi="Times New Roman" w:cs="Times New Roman"/>
                <w:noProof/>
                <w:sz w:val="24"/>
                <w:szCs w:val="24"/>
              </w:rPr>
              <w:t>(Rice et al., 2003)</w:t>
            </w:r>
            <w:r w:rsidRPr="00AC7C62">
              <w:rPr>
                <w:rFonts w:ascii="Times New Roman" w:hAnsi="Times New Roman" w:cs="Times New Roman"/>
                <w:sz w:val="24"/>
                <w:szCs w:val="24"/>
              </w:rPr>
              <w:fldChar w:fldCharType="end"/>
            </w:r>
          </w:p>
        </w:tc>
      </w:tr>
      <w:tr w:rsidR="00BE19E0" w14:paraId="06B967CA" w14:textId="77777777" w:rsidTr="00A76D50">
        <w:trPr>
          <w:cantSplit/>
          <w:trHeight w:val="1134"/>
        </w:trPr>
        <w:tc>
          <w:tcPr>
            <w:tcW w:w="1134" w:type="dxa"/>
            <w:textDirection w:val="btLr"/>
          </w:tcPr>
          <w:p w14:paraId="47819FE5" w14:textId="77777777" w:rsidR="00BE19E0" w:rsidRPr="00D44A3C" w:rsidRDefault="00BE19E0" w:rsidP="00A76D50">
            <w:pPr>
              <w:ind w:left="113" w:right="113"/>
              <w:jc w:val="center"/>
              <w:rPr>
                <w:rFonts w:ascii="Times New Roman" w:hAnsi="Times New Roman" w:cs="Times New Roman"/>
                <w:b/>
                <w:bCs/>
                <w:sz w:val="24"/>
                <w:szCs w:val="24"/>
              </w:rPr>
            </w:pPr>
          </w:p>
        </w:tc>
        <w:tc>
          <w:tcPr>
            <w:tcW w:w="14034" w:type="dxa"/>
          </w:tcPr>
          <w:p w14:paraId="52DFF692"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Admiration, recognition (n=3)</w:t>
            </w:r>
          </w:p>
          <w:p w14:paraId="75032BD5"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i/>
                <w:iCs/>
                <w:sz w:val="24"/>
                <w:szCs w:val="24"/>
              </w:rPr>
            </w:pPr>
            <w:r w:rsidRPr="00D44A3C">
              <w:rPr>
                <w:rFonts w:ascii="Times New Roman" w:hAnsi="Times New Roman" w:cs="Times New Roman"/>
                <w:sz w:val="24"/>
                <w:szCs w:val="24"/>
              </w:rPr>
              <w:t xml:space="preserve">… praise from other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15B580B2"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i/>
                <w:iCs/>
                <w:sz w:val="24"/>
                <w:szCs w:val="24"/>
              </w:rPr>
            </w:pPr>
            <w:r w:rsidRPr="00D44A3C">
              <w:rPr>
                <w:rFonts w:ascii="Times New Roman" w:hAnsi="Times New Roman" w:cs="Times New Roman"/>
                <w:sz w:val="24"/>
                <w:szCs w:val="24"/>
              </w:rPr>
              <w:t>“… Maybe I have to maintain that, ‘being smarter than you are’ to be revere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6F16D8F2"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i/>
                <w:iCs/>
                <w:sz w:val="24"/>
                <w:szCs w:val="24"/>
              </w:rPr>
            </w:pPr>
            <w:r w:rsidRPr="00D44A3C">
              <w:rPr>
                <w:rFonts w:ascii="Times New Roman" w:hAnsi="Times New Roman" w:cs="Times New Roman"/>
                <w:sz w:val="24"/>
                <w:szCs w:val="24"/>
              </w:rPr>
              <w:t xml:space="preserve">They were perfectionistic to get praise from their parent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5A8DA32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I get recognition from performanc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tc>
      </w:tr>
      <w:tr w:rsidR="00BE19E0" w14:paraId="34636EC9" w14:textId="77777777" w:rsidTr="00A76D50">
        <w:trPr>
          <w:cantSplit/>
          <w:trHeight w:val="1134"/>
        </w:trPr>
        <w:tc>
          <w:tcPr>
            <w:tcW w:w="1134" w:type="dxa"/>
            <w:textDirection w:val="btLr"/>
          </w:tcPr>
          <w:p w14:paraId="11CF6895" w14:textId="77777777" w:rsidR="00BE19E0" w:rsidRPr="00D44A3C" w:rsidRDefault="00BE19E0" w:rsidP="00A76D50">
            <w:pPr>
              <w:ind w:left="113" w:right="113"/>
              <w:jc w:val="center"/>
              <w:rPr>
                <w:rFonts w:ascii="Times New Roman" w:hAnsi="Times New Roman" w:cs="Times New Roman"/>
                <w:b/>
                <w:bCs/>
                <w:sz w:val="24"/>
                <w:szCs w:val="24"/>
              </w:rPr>
            </w:pPr>
          </w:p>
        </w:tc>
        <w:tc>
          <w:tcPr>
            <w:tcW w:w="14034" w:type="dxa"/>
          </w:tcPr>
          <w:p w14:paraId="5CEBD872"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Superiority (n=2)</w:t>
            </w:r>
          </w:p>
          <w:p w14:paraId="5EDB6FB8"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i/>
                <w:iCs/>
                <w:sz w:val="24"/>
                <w:szCs w:val="24"/>
              </w:rPr>
            </w:pPr>
            <w:r w:rsidRPr="00D44A3C">
              <w:rPr>
                <w:rFonts w:ascii="Times New Roman" w:hAnsi="Times New Roman" w:cs="Times New Roman"/>
                <w:sz w:val="24"/>
                <w:szCs w:val="24"/>
              </w:rPr>
              <w:t>“feels superior to other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2359CBAC" w14:textId="77777777" w:rsidR="00BE19E0" w:rsidRPr="00D44A3C" w:rsidRDefault="00BE19E0" w:rsidP="00BE19E0">
            <w:pPr>
              <w:pStyle w:val="ListParagraph"/>
              <w:numPr>
                <w:ilvl w:val="0"/>
                <w:numId w:val="18"/>
              </w:numPr>
              <w:spacing w:line="240" w:lineRule="auto"/>
              <w:ind w:left="181" w:hanging="181"/>
              <w:rPr>
                <w:rFonts w:ascii="Times New Roman" w:hAnsi="Times New Roman" w:cs="Times New Roman"/>
                <w:i/>
                <w:iCs/>
                <w:sz w:val="24"/>
                <w:szCs w:val="24"/>
              </w:rPr>
            </w:pPr>
            <w:r w:rsidRPr="00D44A3C">
              <w:rPr>
                <w:rFonts w:ascii="Times New Roman" w:hAnsi="Times New Roman" w:cs="Times New Roman"/>
                <w:sz w:val="24"/>
                <w:szCs w:val="24"/>
              </w:rPr>
              <w:t xml:space="preserve">… objectively superior performanc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Farmer&lt;/Author&gt;&lt;Year&gt;2017&lt;/Year&gt;&lt;RecNum&gt;32&lt;/RecNum&gt;&lt;DisplayText&gt;(Farmer et al., 2017)&lt;/DisplayText&gt;&lt;record&gt;&lt;rec-number&gt;32&lt;/rec-number&gt;&lt;foreign-keys&gt;&lt;key app="EN" db-id="ftredaw9e5ptxbeppxe5t0pedzpp09f5w9f9" timestamp="1595480650"&gt;32&lt;/key&gt;&lt;/foreign-keys&gt;&lt;ref-type name="Journal Article"&gt;17&lt;/ref-type&gt;&lt;contributors&gt;&lt;authors&gt;&lt;author&gt;Farmer, Julia R.&lt;/author&gt;&lt;author&gt;Mackinnon, Sean P.&lt;/author&gt;&lt;author&gt;Cowie, Megan&lt;/author&gt;&lt;/authors&gt;&lt;/contributors&gt;&lt;titles&gt;&lt;title&gt;Perfectionism and Life Narratives: A Qualitative Study&lt;/title&gt;&lt;secondary-title&gt;SAGE Open&lt;/secondary-title&gt;&lt;/titles&gt;&lt;periodical&gt;&lt;full-title&gt;SAGE Open&lt;/full-title&gt;&lt;/periodical&gt;&lt;pages&gt;2158244017721733&lt;/pages&gt;&lt;volume&gt;7&lt;/volume&gt;&lt;number&gt;3&lt;/number&gt;&lt;dates&gt;&lt;year&gt;2017&lt;/year&gt;&lt;pub-dates&gt;&lt;date&gt;2017/07/01&lt;/date&gt;&lt;/pub-dates&gt;&lt;/dates&gt;&lt;publisher&gt;SAGE Publications&lt;/publisher&gt;&lt;isbn&gt;2158-2440&lt;/isbn&gt;&lt;urls&gt;&lt;related-urls&gt;&lt;url&gt;https://doi.org/10.1177/2158244017721733&lt;/url&gt;&lt;/related-urls&gt;&lt;/urls&gt;&lt;electronic-resource-num&gt;10.1177/2158244017721733&lt;/electronic-resource-num&gt;&lt;access-date&gt;2020/07/09&lt;/access-date&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Farmer et al., 2017)</w:t>
            </w:r>
            <w:r w:rsidRPr="00D44A3C">
              <w:rPr>
                <w:rFonts w:ascii="Times New Roman" w:hAnsi="Times New Roman" w:cs="Times New Roman"/>
                <w:sz w:val="24"/>
                <w:szCs w:val="24"/>
              </w:rPr>
              <w:fldChar w:fldCharType="end"/>
            </w:r>
          </w:p>
          <w:p w14:paraId="46E7598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It made me feel better about myself. Maybe it gave me a sense of superiority. Even though I don’t feel comfortable saying that, maybe that’s what it was. I feel like I am better than they are because I get to edit their papers. Maybe I have to maintain that, ‘being smarter than you are’ to be revered.”</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tc>
      </w:tr>
      <w:tr w:rsidR="00BE19E0" w14:paraId="132ECF63" w14:textId="77777777" w:rsidTr="00A76D50">
        <w:trPr>
          <w:cantSplit/>
          <w:trHeight w:val="1134"/>
        </w:trPr>
        <w:tc>
          <w:tcPr>
            <w:tcW w:w="1134" w:type="dxa"/>
            <w:textDirection w:val="btLr"/>
          </w:tcPr>
          <w:p w14:paraId="659DD275" w14:textId="77777777" w:rsidR="00BE19E0" w:rsidRPr="00D44A3C" w:rsidRDefault="00BE19E0" w:rsidP="00A76D50">
            <w:pPr>
              <w:ind w:left="113" w:right="113"/>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Healthy competition (n=3)</w:t>
            </w:r>
          </w:p>
        </w:tc>
        <w:tc>
          <w:tcPr>
            <w:tcW w:w="14034" w:type="dxa"/>
          </w:tcPr>
          <w:p w14:paraId="729FD09B"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Healthy competition (n=3)</w:t>
            </w:r>
          </w:p>
          <w:p w14:paraId="7812BF0B"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f I can rank among them, then that’s satisfactory to m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02380934"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think it’s a healthy competitive because I think I work hard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3AC5BB46"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Competitiveness drives me to work and to exce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4EAE4CCA"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was in classes with friends who are easily as smart as I am or smarter. We could always try to one-up the other person. That was one of my goals, to match or beat my friend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8&lt;/RecNum&gt;&lt;DisplayText&gt;(Neumeister, 2004c)&lt;/DisplayText&gt;&lt;record&gt;&lt;rec-number&gt;18&lt;/rec-number&gt;&lt;foreign-keys&gt;&lt;key app="EN" db-id="ftredaw9e5ptxbeppxe5t0pedzpp09f5w9f9" timestamp="1595480650"&gt;18&lt;/key&gt;&lt;/foreign-keys&gt;&lt;ref-type name="Journal Article"&gt;17&lt;/ref-type&gt;&lt;contributors&gt;&lt;authors&gt;&lt;author&gt;Neumeister, Kristie L. Speirs&lt;/author&gt;&lt;/authors&gt;&lt;secondary-authors&gt;&lt;author&gt;Adkins, Ainley Bandura Bogdan Butler Coney Covington Covington Dai Delisle Elliot Elliot Elliot Elliot Elliot Flett Flett Frost Hamilton Hewitt Kline Lincoln LoCicero Midgley Miles Mills Parker Parker Parker Patton Payne Pintrich Pintrich Roberts Schuler Schunk Seidman Strauss Ziegler&lt;/author&gt;&lt;/secondary-authors&gt;&lt;/contributors&gt;&lt;titles&gt;&lt;title&gt;Understanding the Relationship Between Perfectionism and Achievement Motivation in Gifted College Students&lt;/title&gt;&lt;secondary-title&gt;Gifted Child Quarterly&lt;/secondary-title&gt;&lt;/titles&gt;&lt;periodical&gt;&lt;full-title&gt;Gifted Child Quarterly&lt;/full-title&gt;&lt;/periodical&gt;&lt;pages&gt;219-231&lt;/pages&gt;&lt;volume&gt;48&lt;/volume&gt;&lt;number&gt;3&lt;/number&gt;&lt;keywords&gt;&lt;keyword&gt;*Academic Achievement Motivation&lt;/keyword&gt;&lt;keyword&gt;*College Students&lt;/keyword&gt;&lt;keyword&gt;*Gifted&lt;/keyword&gt;&lt;keyword&gt;*Goal Setting&lt;/keyword&gt;&lt;keyword&gt;*Perfectionism&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5841-006&lt;/url&gt;&lt;/related-urls&gt;&lt;/urls&gt;&lt;custom1&gt;Database: APA PsycInfo &amp;lt;1806 to July Week 1 2020&amp;gt; Search Strategy:&lt;/custom1&gt;&lt;electronic-resource-num&gt;http://dx.doi.org/10.1177/00169862040480030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c)</w:t>
            </w:r>
            <w:r w:rsidRPr="00D44A3C">
              <w:rPr>
                <w:rFonts w:ascii="Times New Roman" w:hAnsi="Times New Roman" w:cs="Times New Roman"/>
                <w:sz w:val="24"/>
                <w:szCs w:val="24"/>
              </w:rPr>
              <w:fldChar w:fldCharType="end"/>
            </w:r>
          </w:p>
          <w:p w14:paraId="0FC4C27E"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There are people in my classes that I know definitely do better than I do, and I try to mimic off of them, about their study habits, when they go see the teachers’ hours and stuff like th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0A661ED6"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n the Academy environment where everyone is very good, it really hounded me personally to do very, very well. it prompted me to push myself hard and then it also prompted me to get only 3 hours of sleep a night, and I began to see that not everyone at the Academy gets straight A’s. I knew that it was normal for the rest of the Academy [students not to get As] so in a way I felt okay with that which is kind of out of charact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0AB9C107"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The normal perfectionists stated that the competition with friends and peers was a positive influence on the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57477D74" w14:textId="77777777" w:rsidTr="00A76D50">
        <w:trPr>
          <w:cantSplit/>
          <w:trHeight w:val="1134"/>
        </w:trPr>
        <w:tc>
          <w:tcPr>
            <w:tcW w:w="1134" w:type="dxa"/>
            <w:textDirection w:val="btLr"/>
          </w:tcPr>
          <w:p w14:paraId="05D6B208" w14:textId="77777777" w:rsidR="00BE19E0" w:rsidRPr="00D44A3C" w:rsidRDefault="00BE19E0" w:rsidP="00A76D50">
            <w:pPr>
              <w:ind w:left="113" w:right="113"/>
              <w:jc w:val="center"/>
              <w:rPr>
                <w:rFonts w:ascii="Times New Roman" w:hAnsi="Times New Roman" w:cs="Times New Roman"/>
                <w:b/>
                <w:bCs/>
                <w:sz w:val="24"/>
                <w:szCs w:val="24"/>
              </w:rPr>
            </w:pPr>
            <w:r w:rsidRPr="00D44A3C">
              <w:rPr>
                <w:rFonts w:ascii="Times New Roman" w:hAnsi="Times New Roman" w:cs="Times New Roman"/>
                <w:b/>
                <w:bCs/>
                <w:sz w:val="24"/>
                <w:szCs w:val="24"/>
              </w:rPr>
              <w:t>Perfectionism and success (n=4)</w:t>
            </w:r>
          </w:p>
        </w:tc>
        <w:tc>
          <w:tcPr>
            <w:tcW w:w="14034" w:type="dxa"/>
          </w:tcPr>
          <w:p w14:paraId="18787EB4" w14:textId="77777777" w:rsidR="00BE19E0" w:rsidRPr="00D44A3C" w:rsidRDefault="00BE19E0" w:rsidP="00A76D50">
            <w:pPr>
              <w:rPr>
                <w:rFonts w:ascii="Times New Roman" w:hAnsi="Times New Roman" w:cs="Times New Roman"/>
                <w:sz w:val="24"/>
                <w:szCs w:val="24"/>
              </w:rPr>
            </w:pPr>
            <w:r w:rsidRPr="00D44A3C">
              <w:rPr>
                <w:rFonts w:ascii="Times New Roman" w:hAnsi="Times New Roman" w:cs="Times New Roman"/>
                <w:b/>
                <w:bCs/>
                <w:sz w:val="24"/>
                <w:szCs w:val="24"/>
              </w:rPr>
              <w:t>Perfectionism and success (n=4)</w:t>
            </w:r>
          </w:p>
          <w:p w14:paraId="61A16FCB"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Clearly, participants viewed perfectionism as vital to their success and so from this perspective, it was viewed in positive terms – without it, one would likely fall short of one’s goals.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094AA5A0"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Perfectionism is in my opinion the only way to approach sport seriously if you’re looking for serious result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0FC0ADAA"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think if I wasn’t [a perfectionist] then I wouldn’t have achieved thing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6DD3119F"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like to think it’s got me to where I am and to be a professional… if I’d just rested on my laurels when people told me I was good then you’d never have got to where you’re go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5557E9CF"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an edge over other people in the competition because they’re not willing to accept something les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IaWxsPC9BdXRob3I+PFllYXI+MjAxNTwvWWVhcj48UmVj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Hill et al., 2015)</w:t>
            </w:r>
            <w:r w:rsidRPr="00D44A3C">
              <w:rPr>
                <w:rFonts w:ascii="Times New Roman" w:hAnsi="Times New Roman" w:cs="Times New Roman"/>
                <w:sz w:val="24"/>
                <w:szCs w:val="24"/>
              </w:rPr>
              <w:fldChar w:fldCharType="end"/>
            </w:r>
          </w:p>
          <w:p w14:paraId="28B19D84"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released that [academic] was what I am good at, so I [thought] I might as well be the bes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40F49956"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f you are going to be a perfectionist, you are going to accomplish a lot of thing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02AB3D8E"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received good grade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7E6524BC"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w:t>
            </w:r>
            <w:r>
              <w:rPr>
                <w:rFonts w:ascii="Times New Roman" w:hAnsi="Times New Roman" w:cs="Times New Roman"/>
                <w:sz w:val="24"/>
                <w:szCs w:val="24"/>
              </w:rPr>
              <w:t>A</w:t>
            </w:r>
            <w:r w:rsidRPr="00D44A3C">
              <w:rPr>
                <w:rFonts w:ascii="Times New Roman" w:hAnsi="Times New Roman" w:cs="Times New Roman"/>
                <w:sz w:val="24"/>
                <w:szCs w:val="24"/>
              </w:rPr>
              <w:t>ccomplish a lo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SaWNlPC9BdXRob3I+PFllYXI+MjAwMzwvWWVhcj48UmVj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ice et al., 2003)</w:t>
            </w:r>
            <w:r w:rsidRPr="00D44A3C">
              <w:rPr>
                <w:rFonts w:ascii="Times New Roman" w:hAnsi="Times New Roman" w:cs="Times New Roman"/>
                <w:sz w:val="24"/>
                <w:szCs w:val="24"/>
              </w:rPr>
              <w:fldChar w:fldCharType="end"/>
            </w:r>
          </w:p>
          <w:p w14:paraId="093F2A54"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They saw the future as dependent upon their perfectionistic behaviours because they needed good grades to achieve their career goals. Both the normal and neurotic perfectionists had similar career goals…</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2C317690" w14:textId="77777777" w:rsidTr="00A76D50">
        <w:trPr>
          <w:cantSplit/>
          <w:trHeight w:val="1134"/>
        </w:trPr>
        <w:tc>
          <w:tcPr>
            <w:tcW w:w="1134" w:type="dxa"/>
            <w:textDirection w:val="btLr"/>
          </w:tcPr>
          <w:p w14:paraId="6CA4BA08"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Positive coping strategies</w:t>
            </w:r>
          </w:p>
          <w:p w14:paraId="0681BE85" w14:textId="77777777" w:rsidR="00BE19E0" w:rsidRPr="00D44A3C" w:rsidRDefault="00BE19E0" w:rsidP="00A76D50">
            <w:pPr>
              <w:ind w:left="113" w:right="113"/>
              <w:jc w:val="center"/>
              <w:rPr>
                <w:rFonts w:ascii="Times New Roman" w:hAnsi="Times New Roman" w:cs="Times New Roman"/>
                <w:b/>
                <w:bCs/>
                <w:sz w:val="24"/>
                <w:szCs w:val="24"/>
              </w:rPr>
            </w:pPr>
            <w:r w:rsidRPr="00D44A3C">
              <w:rPr>
                <w:rFonts w:ascii="Times New Roman" w:hAnsi="Times New Roman" w:cs="Times New Roman"/>
                <w:b/>
                <w:bCs/>
                <w:sz w:val="24"/>
                <w:szCs w:val="24"/>
              </w:rPr>
              <w:t>(n=6)</w:t>
            </w:r>
          </w:p>
        </w:tc>
        <w:tc>
          <w:tcPr>
            <w:tcW w:w="14034" w:type="dxa"/>
          </w:tcPr>
          <w:p w14:paraId="3A76A04D"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Coping strategies, methods for reducing perfectionism (n=6)</w:t>
            </w:r>
          </w:p>
          <w:p w14:paraId="73F07559"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successfully reduced or controlled their perfectionis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shby&lt;/Author&gt;&lt;Year&gt;2012&lt;/Year&gt;&lt;RecNum&gt;37&lt;/RecNum&gt;&lt;DisplayText&gt;(Ashby et al., 2012)&lt;/DisplayText&gt;&lt;record&gt;&lt;rec-number&gt;37&lt;/rec-number&gt;&lt;foreign-keys&gt;&lt;key app="EN" db-id="ftredaw9e5ptxbeppxe5t0pedzpp09f5w9f9" timestamp="1595480650"&gt;37&lt;/key&gt;&lt;/foreign-keys&gt;&lt;ref-type name="Journal Article"&gt;17&lt;/ref-type&gt;&lt;contributors&gt;&lt;authors&gt;&lt;author&gt;Ashby, Jeffrey S.&lt;/author&gt;&lt;author&gt;Slaney, Robert B.&lt;/author&gt;&lt;author&gt;Noble, Christina M.&lt;/author&gt;&lt;author&gt;Gnilka, Philip B.&lt;/author&gt;&lt;author&gt;Rice, Kenneth G.&lt;/author&gt;&lt;/authors&gt;&lt;/contributors&gt;&lt;auth-address&gt;Ashby, Jeffrey S.: College of Education, Department of Counseling and Psychological Services, Georgia State University, , GA ., Suite 908, Atlanta, GA, US, 30033, Jashby2@gsu.edu&lt;/auth-address&gt;&lt;titles&gt;&lt;title&gt;Differences between &amp;quot;normal&amp;quot; and &amp;quot;neurotic&amp;quot; perfectionists: Implications for mental health counselors&lt;/title&gt;&lt;secondary-title&gt;Journal of Mental Health Counseling&lt;/secondary-title&gt;&lt;/titles&gt;&lt;periodical&gt;&lt;full-title&gt;Journal of Mental Health Counseling&lt;/full-title&gt;&lt;/periodical&gt;&lt;pages&gt;322-340&lt;/pages&gt;&lt;volume&gt;34&lt;/volume&gt;&lt;number&gt;4&lt;/number&gt;&lt;keywords&gt;&lt;keyword&gt;*Counseling&lt;/keyword&gt;&lt;keyword&gt;*Counselors&lt;/keyword&gt;&lt;keyword&gt;*Neuroticism&lt;/keyword&gt;&lt;keyword&gt;*Perfectionism&lt;/keyword&gt;&lt;keyword&gt;Mental Health Personnel&lt;/keyword&gt;&lt;/keywords&gt;&lt;dates&gt;&lt;year&gt;2012&lt;/year&gt;&lt;/dates&gt;&lt;pub-location&gt;US&lt;/pub-location&gt;&lt;publisher&gt;American Mental Health Counselors Assn&lt;/publisher&gt;&lt;isbn&gt;2163-5749(Electronic),1040-2861(Print)&lt;/isbn&gt;&lt;urls&gt;&lt;/urls&gt;&lt;electronic-resource-num&gt;10.17744/mehc.34.4.52h65w1n8l27r30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shby et al., 2012)</w:t>
            </w:r>
            <w:r w:rsidRPr="00D44A3C">
              <w:rPr>
                <w:rFonts w:ascii="Times New Roman" w:hAnsi="Times New Roman" w:cs="Times New Roman"/>
                <w:sz w:val="24"/>
                <w:szCs w:val="24"/>
              </w:rPr>
              <w:fldChar w:fldCharType="end"/>
            </w:r>
          </w:p>
          <w:p w14:paraId="6AD2CD31"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Others reported how they are likely to cope through social interaction, citing family, friends, and professional counsellors as valuable sources of support. Exercise and sports were also mentioned as helpful coping strategie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3416C65D"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might think, ‘my work doesn’t get better than this!’, instead of thinking: ‘no, I can do even bett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oore, 2018)</w:t>
            </w:r>
            <w:r w:rsidRPr="00D44A3C">
              <w:rPr>
                <w:rFonts w:ascii="Times New Roman" w:hAnsi="Times New Roman" w:cs="Times New Roman"/>
                <w:sz w:val="24"/>
                <w:szCs w:val="24"/>
              </w:rPr>
              <w:fldChar w:fldCharType="end"/>
            </w:r>
          </w:p>
          <w:p w14:paraId="68C4B779"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f I had not decreased my expectations, every single treatment I delivered would have been unsatisfactory to m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oore, 2018)</w:t>
            </w:r>
            <w:r w:rsidRPr="00D44A3C">
              <w:rPr>
                <w:rFonts w:ascii="Times New Roman" w:hAnsi="Times New Roman" w:cs="Times New Roman"/>
                <w:sz w:val="24"/>
                <w:szCs w:val="24"/>
              </w:rPr>
              <w:fldChar w:fldCharType="end"/>
            </w:r>
          </w:p>
          <w:p w14:paraId="5DBF870E"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learned to deal with not always being perfect and not always being the bes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17AD05B8"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organisational skill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63C13151"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they worked harder.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058DE997" w14:textId="77777777" w:rsidR="00BE19E0" w:rsidRPr="00AC7C62"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Positive coping strategies did not exist for them when they made error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3046EE51" w14:textId="77777777" w:rsidR="00BE19E0" w:rsidRPr="00AC7C62"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AC7C62">
              <w:rPr>
                <w:rFonts w:ascii="Times New Roman" w:hAnsi="Times New Roman" w:cs="Times New Roman"/>
                <w:sz w:val="24"/>
                <w:szCs w:val="24"/>
              </w:rPr>
              <w:t xml:space="preserve">“I tend to put things behind me right away, uh, I don’t seem to dwell on things… I would just be like you know what, that was a bad game, throw it under the table… I just tend to think to the next game… the sun still rises every morning. </w:t>
            </w:r>
            <w:r w:rsidRPr="00AC7C62">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AC7C62">
              <w:rPr>
                <w:rFonts w:ascii="Times New Roman" w:hAnsi="Times New Roman" w:cs="Times New Roman"/>
                <w:sz w:val="24"/>
                <w:szCs w:val="24"/>
              </w:rPr>
              <w:instrText xml:space="preserve"> ADDIN EN.CITE </w:instrText>
            </w:r>
            <w:r w:rsidRPr="00AC7C62">
              <w:rPr>
                <w:rFonts w:ascii="Times New Roman" w:hAnsi="Times New Roman" w:cs="Times New Roman"/>
                <w:sz w:val="24"/>
                <w:szCs w:val="24"/>
              </w:rPr>
              <w:fldChar w:fldCharType="begin">
                <w:fldData xml:space="preserve">PEVuZE5vdGU+PENpdGU+PEF1dGhvcj5Hb3R3YWxzPC9BdXRob3I+PFllYXI+MjAxNDwvWWVhcj48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</w:fldData>
              </w:fldChar>
            </w:r>
            <w:r w:rsidRPr="00AC7C62">
              <w:rPr>
                <w:rFonts w:ascii="Times New Roman" w:hAnsi="Times New Roman" w:cs="Times New Roman"/>
                <w:sz w:val="24"/>
                <w:szCs w:val="24"/>
              </w:rPr>
              <w:instrText xml:space="preserve"> ADDIN EN.CITE.DATA </w:instrText>
            </w:r>
            <w:r w:rsidRPr="00AC7C62">
              <w:rPr>
                <w:rFonts w:ascii="Times New Roman" w:hAnsi="Times New Roman" w:cs="Times New Roman"/>
                <w:sz w:val="24"/>
                <w:szCs w:val="24"/>
              </w:rPr>
            </w:r>
            <w:r w:rsidRPr="00AC7C62">
              <w:rPr>
                <w:rFonts w:ascii="Times New Roman" w:hAnsi="Times New Roman" w:cs="Times New Roman"/>
                <w:sz w:val="24"/>
                <w:szCs w:val="24"/>
              </w:rPr>
              <w:fldChar w:fldCharType="end"/>
            </w:r>
            <w:r w:rsidRPr="00AC7C62">
              <w:rPr>
                <w:rFonts w:ascii="Times New Roman" w:hAnsi="Times New Roman" w:cs="Times New Roman"/>
                <w:sz w:val="24"/>
                <w:szCs w:val="24"/>
              </w:rPr>
            </w:r>
            <w:r w:rsidRPr="00AC7C62">
              <w:rPr>
                <w:rFonts w:ascii="Times New Roman" w:hAnsi="Times New Roman" w:cs="Times New Roman"/>
                <w:sz w:val="24"/>
                <w:szCs w:val="24"/>
              </w:rPr>
              <w:fldChar w:fldCharType="separate"/>
            </w:r>
            <w:r w:rsidRPr="00AC7C62">
              <w:rPr>
                <w:rFonts w:ascii="Times New Roman" w:hAnsi="Times New Roman" w:cs="Times New Roman"/>
                <w:noProof/>
                <w:sz w:val="24"/>
                <w:szCs w:val="24"/>
              </w:rPr>
              <w:t>(Gotwals &amp; Spencer-Cavaliere, 2014)</w:t>
            </w:r>
            <w:r w:rsidRPr="00AC7C62">
              <w:rPr>
                <w:rFonts w:ascii="Times New Roman" w:hAnsi="Times New Roman" w:cs="Times New Roman"/>
                <w:sz w:val="24"/>
                <w:szCs w:val="24"/>
              </w:rPr>
              <w:fldChar w:fldCharType="end"/>
            </w:r>
          </w:p>
        </w:tc>
      </w:tr>
      <w:tr w:rsidR="00BE19E0" w14:paraId="00167C35" w14:textId="77777777" w:rsidTr="00A76D50">
        <w:trPr>
          <w:cantSplit/>
          <w:trHeight w:val="1134"/>
        </w:trPr>
        <w:tc>
          <w:tcPr>
            <w:tcW w:w="1134" w:type="dxa"/>
            <w:textDirection w:val="btLr"/>
          </w:tcPr>
          <w:p w14:paraId="009E43B0"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52977474"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b/>
                <w:bCs/>
                <w:sz w:val="24"/>
                <w:szCs w:val="24"/>
              </w:rPr>
              <w:t>Factors that decrease perfectionism (n=1)</w:t>
            </w:r>
          </w:p>
          <w:p w14:paraId="175B64DB"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experienced a decrease in their perfectionism during their time at the Academy due to the school’s unique characteristics.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2838D4EA"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Reasons included: homogenous grouping, challenging coursework, a school structure that discouraged competition through an elimination of class rank and grade point average (GPA) and the residential environment.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274CE70E"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The Academy actually make sit go away in a sense because you’re used to being the top of your class at your old school before you show up, and then you’re thrown into a group of 170 students that all had the same bragging rights at their previous schools. So, you realise that you can’t be a standout anymo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4C48D9F4"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Even though at my other school I was toward the top doing a lot better, these people are actually at the same level as me, or even better, so it’s helped bring [my perfectionism] down a bi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21DE45A0"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pushed and challenged a lot mo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6721D8C0"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There is a lot less competition, so I’m not constantly looking at my GPA and wondering who is in the first spot for Valedictorian.”</w:t>
            </w:r>
          </w:p>
          <w:p w14:paraId="18851E7C"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There’s not the sigma of class ranks and GPA, so my parents are not saying, you’re still number one. So, I think they have taken a lot of pressure off of themselve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45EF41A1"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I think it’s a lot more difficult [to be a perfectionist at the Academy].”</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06B59B6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My parents were always pretty controlling in the aspects of my social life. So, now I have this opportunity to be social as much as I want, or as much as other people want me to be, they come knock on my door, and they say let’s do this, and I usually go do it with them over any homework… so, I think the Academy has kind of had a negative effect on th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tc>
      </w:tr>
      <w:tr w:rsidR="00BE19E0" w14:paraId="2623B3AC" w14:textId="77777777" w:rsidTr="00A76D50">
        <w:trPr>
          <w:cantSplit/>
          <w:trHeight w:val="1474"/>
        </w:trPr>
        <w:tc>
          <w:tcPr>
            <w:tcW w:w="1134" w:type="dxa"/>
            <w:textDirection w:val="btLr"/>
          </w:tcPr>
          <w:p w14:paraId="79A7B7EB"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Perfectionism as a process (n=1)</w:t>
            </w:r>
          </w:p>
        </w:tc>
        <w:tc>
          <w:tcPr>
            <w:tcW w:w="14034" w:type="dxa"/>
          </w:tcPr>
          <w:p w14:paraId="3247BB3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Perfectionism as a process (n=1)</w:t>
            </w:r>
          </w:p>
          <w:p w14:paraId="04E521FE" w14:textId="77777777" w:rsidR="00BE19E0" w:rsidRPr="00D44A3C" w:rsidRDefault="00BE19E0" w:rsidP="00BE19E0">
            <w:pPr>
              <w:pStyle w:val="ListParagraph"/>
              <w:numPr>
                <w:ilvl w:val="0"/>
                <w:numId w:val="19"/>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iCs/>
                <w:sz w:val="24"/>
                <w:szCs w:val="24"/>
              </w:rPr>
              <w:t xml:space="preserve">Perfection was also described by some students as a process that requires a patient and adaptive attitude and that it is not usually a result. </w:t>
            </w:r>
            <w:r w:rsidRPr="00D44A3C">
              <w:rPr>
                <w:rFonts w:ascii="Times New Roman" w:hAnsi="Times New Roman" w:cs="Times New Roman"/>
                <w:iCs/>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iCs/>
                <w:sz w:val="24"/>
                <w:szCs w:val="24"/>
              </w:rPr>
              <w:instrText xml:space="preserve"> ADDIN EN.CITE </w:instrText>
            </w:r>
            <w:r w:rsidRPr="00D44A3C">
              <w:rPr>
                <w:rFonts w:ascii="Times New Roman" w:hAnsi="Times New Roman" w:cs="Times New Roman"/>
                <w:iCs/>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iCs/>
                <w:sz w:val="24"/>
                <w:szCs w:val="24"/>
              </w:rPr>
              <w:instrText xml:space="preserve"> ADDIN EN.CITE.DATA </w:instrText>
            </w:r>
            <w:r w:rsidRPr="00D44A3C">
              <w:rPr>
                <w:rFonts w:ascii="Times New Roman" w:hAnsi="Times New Roman" w:cs="Times New Roman"/>
                <w:iCs/>
                <w:sz w:val="24"/>
                <w:szCs w:val="24"/>
              </w:rPr>
            </w:r>
            <w:r w:rsidRPr="00D44A3C">
              <w:rPr>
                <w:rFonts w:ascii="Times New Roman" w:hAnsi="Times New Roman" w:cs="Times New Roman"/>
                <w:iCs/>
                <w:sz w:val="24"/>
                <w:szCs w:val="24"/>
              </w:rPr>
              <w:fldChar w:fldCharType="end"/>
            </w:r>
            <w:r w:rsidRPr="00D44A3C">
              <w:rPr>
                <w:rFonts w:ascii="Times New Roman" w:hAnsi="Times New Roman" w:cs="Times New Roman"/>
                <w:iCs/>
                <w:sz w:val="24"/>
                <w:szCs w:val="24"/>
              </w:rPr>
            </w:r>
            <w:r w:rsidRPr="00D44A3C">
              <w:rPr>
                <w:rFonts w:ascii="Times New Roman" w:hAnsi="Times New Roman" w:cs="Times New Roman"/>
                <w:iCs/>
                <w:sz w:val="24"/>
                <w:szCs w:val="24"/>
              </w:rPr>
              <w:fldChar w:fldCharType="separate"/>
            </w:r>
            <w:r w:rsidRPr="00D44A3C">
              <w:rPr>
                <w:rFonts w:ascii="Times New Roman" w:hAnsi="Times New Roman" w:cs="Times New Roman"/>
                <w:iCs/>
                <w:noProof/>
                <w:sz w:val="24"/>
                <w:szCs w:val="24"/>
              </w:rPr>
              <w:t>(Moore, 2018)</w:t>
            </w:r>
            <w:r w:rsidRPr="00D44A3C">
              <w:rPr>
                <w:rFonts w:ascii="Times New Roman" w:hAnsi="Times New Roman" w:cs="Times New Roman"/>
                <w:iCs/>
                <w:sz w:val="24"/>
                <w:szCs w:val="24"/>
              </w:rPr>
              <w:fldChar w:fldCharType="end"/>
            </w:r>
          </w:p>
          <w:p w14:paraId="6555C2EC"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iCs/>
                <w:sz w:val="24"/>
                <w:szCs w:val="24"/>
              </w:rPr>
              <w:t>“Perfectionism requires time… maybe too much time.”</w:t>
            </w:r>
            <w:r>
              <w:rPr>
                <w:rFonts w:ascii="Times New Roman" w:hAnsi="Times New Roman" w:cs="Times New Roman"/>
                <w:iCs/>
                <w:sz w:val="24"/>
                <w:szCs w:val="24"/>
              </w:rPr>
              <w:t xml:space="preserve"> </w:t>
            </w:r>
            <w:r w:rsidRPr="00D44A3C">
              <w:rPr>
                <w:rFonts w:ascii="Times New Roman" w:hAnsi="Times New Roman" w:cs="Times New Roman"/>
                <w:iCs/>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iCs/>
                <w:sz w:val="24"/>
                <w:szCs w:val="24"/>
              </w:rPr>
              <w:instrText xml:space="preserve"> ADDIN EN.CITE </w:instrText>
            </w:r>
            <w:r w:rsidRPr="00D44A3C">
              <w:rPr>
                <w:rFonts w:ascii="Times New Roman" w:hAnsi="Times New Roman" w:cs="Times New Roman"/>
                <w:iCs/>
                <w:sz w:val="24"/>
                <w:szCs w:val="24"/>
              </w:rPr>
              <w:fldChar w:fldCharType="begin">
                <w:fldData xml:space="preserve">PEVuZE5vdGU+PENpdGU+PEF1dGhvcj5Nb29yZTwvQXV0aG9yPjxZZWFyPjIwMTg8L1llYXI+PFJl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</w:fldData>
              </w:fldChar>
            </w:r>
            <w:r w:rsidRPr="00D44A3C">
              <w:rPr>
                <w:rFonts w:ascii="Times New Roman" w:hAnsi="Times New Roman" w:cs="Times New Roman"/>
                <w:iCs/>
                <w:sz w:val="24"/>
                <w:szCs w:val="24"/>
              </w:rPr>
              <w:instrText xml:space="preserve"> ADDIN EN.CITE.DATA </w:instrText>
            </w:r>
            <w:r w:rsidRPr="00D44A3C">
              <w:rPr>
                <w:rFonts w:ascii="Times New Roman" w:hAnsi="Times New Roman" w:cs="Times New Roman"/>
                <w:iCs/>
                <w:sz w:val="24"/>
                <w:szCs w:val="24"/>
              </w:rPr>
            </w:r>
            <w:r w:rsidRPr="00D44A3C">
              <w:rPr>
                <w:rFonts w:ascii="Times New Roman" w:hAnsi="Times New Roman" w:cs="Times New Roman"/>
                <w:iCs/>
                <w:sz w:val="24"/>
                <w:szCs w:val="24"/>
              </w:rPr>
              <w:fldChar w:fldCharType="end"/>
            </w:r>
            <w:r w:rsidRPr="00D44A3C">
              <w:rPr>
                <w:rFonts w:ascii="Times New Roman" w:hAnsi="Times New Roman" w:cs="Times New Roman"/>
                <w:iCs/>
                <w:sz w:val="24"/>
                <w:szCs w:val="24"/>
              </w:rPr>
            </w:r>
            <w:r w:rsidRPr="00D44A3C">
              <w:rPr>
                <w:rFonts w:ascii="Times New Roman" w:hAnsi="Times New Roman" w:cs="Times New Roman"/>
                <w:iCs/>
                <w:sz w:val="24"/>
                <w:szCs w:val="24"/>
              </w:rPr>
              <w:fldChar w:fldCharType="separate"/>
            </w:r>
            <w:r w:rsidRPr="00D44A3C">
              <w:rPr>
                <w:rFonts w:ascii="Times New Roman" w:hAnsi="Times New Roman" w:cs="Times New Roman"/>
                <w:iCs/>
                <w:noProof/>
                <w:sz w:val="24"/>
                <w:szCs w:val="24"/>
              </w:rPr>
              <w:t>(Moore, 2018)</w:t>
            </w:r>
            <w:r w:rsidRPr="00D44A3C">
              <w:rPr>
                <w:rFonts w:ascii="Times New Roman" w:hAnsi="Times New Roman" w:cs="Times New Roman"/>
                <w:iCs/>
                <w:sz w:val="24"/>
                <w:szCs w:val="24"/>
              </w:rPr>
              <w:fldChar w:fldCharType="end"/>
            </w:r>
          </w:p>
        </w:tc>
      </w:tr>
      <w:tr w:rsidR="00BE19E0" w14:paraId="08E10551" w14:textId="77777777" w:rsidTr="00A76D50">
        <w:trPr>
          <w:cantSplit/>
          <w:trHeight w:val="1474"/>
        </w:trPr>
        <w:tc>
          <w:tcPr>
            <w:tcW w:w="1134" w:type="dxa"/>
            <w:textDirection w:val="btLr"/>
          </w:tcPr>
          <w:p w14:paraId="42B0A274"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0D55153C"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Acceptance (n=2)</w:t>
            </w:r>
          </w:p>
          <w:p w14:paraId="141C5127" w14:textId="77777777" w:rsidR="00BE19E0" w:rsidRPr="00D44A3C" w:rsidRDefault="00BE19E0" w:rsidP="00BE19E0">
            <w:pPr>
              <w:pStyle w:val="ListParagraph"/>
              <w:numPr>
                <w:ilvl w:val="0"/>
                <w:numId w:val="20"/>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They said a lot about just taking how you feel and accepting it and I really liked th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Kerrigan et al., 2017)</w:t>
            </w:r>
            <w:r w:rsidRPr="00D44A3C">
              <w:rPr>
                <w:rFonts w:ascii="Times New Roman" w:hAnsi="Times New Roman" w:cs="Times New Roman"/>
                <w:sz w:val="24"/>
                <w:szCs w:val="24"/>
              </w:rPr>
              <w:fldChar w:fldCharType="end"/>
            </w:r>
          </w:p>
          <w:p w14:paraId="1D61FB0B" w14:textId="77777777" w:rsidR="00BE19E0" w:rsidRPr="00D44A3C" w:rsidRDefault="00BE19E0" w:rsidP="00BE19E0">
            <w:pPr>
              <w:pStyle w:val="ListParagraph"/>
              <w:numPr>
                <w:ilvl w:val="0"/>
                <w:numId w:val="20"/>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xml:space="preserve">… acceptance included coming to terms with the idea that ‘we aren’t perfect’… constantly striving for perfect isn’t necessarily the most enjoyable or healthy approach to life. </w: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Kerrigan et al., 2017)</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52E89F79" w14:textId="77777777" w:rsidR="00BE19E0" w:rsidRPr="00D44A3C" w:rsidRDefault="00BE19E0" w:rsidP="00BE19E0">
            <w:pPr>
              <w:pStyle w:val="ListParagraph"/>
              <w:numPr>
                <w:ilvl w:val="0"/>
                <w:numId w:val="20"/>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acceptance of what they could reasonably accomplish in a day…: “I don’t make lists anymore, which is really good because I don’t want to say that I’ve lowered expectations for myself, but I’m not unreasonable anymore, and I don’t get disappointed if I don’t do certain things… [the program] has helped me be more relaxed. It’s helped me be nicer to myself. It’s helped me look at the bigger picture more often instead of having each problem of mine be a microcosm. It’s more like does this really matter as much as I think it matters? It’s like probably not. I think it’s helped me develop better habits, yeah.”</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Kerrigan et al., 2017)</w:t>
            </w:r>
            <w:r w:rsidRPr="00D44A3C">
              <w:rPr>
                <w:rFonts w:ascii="Times New Roman" w:hAnsi="Times New Roman" w:cs="Times New Roman"/>
                <w:sz w:val="24"/>
                <w:szCs w:val="24"/>
              </w:rPr>
              <w:fldChar w:fldCharType="end"/>
            </w:r>
          </w:p>
          <w:p w14:paraId="413AD3ED"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now I can kind of take a step back and say it’s a tiny detail and it doesn’t really affect my entire life… you can just be content with the overall pictu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tc>
      </w:tr>
      <w:tr w:rsidR="00BE19E0" w14:paraId="202A1B8F" w14:textId="77777777" w:rsidTr="00A76D50">
        <w:trPr>
          <w:cantSplit/>
          <w:trHeight w:val="608"/>
        </w:trPr>
        <w:tc>
          <w:tcPr>
            <w:tcW w:w="1134" w:type="dxa"/>
            <w:textDirection w:val="btLr"/>
          </w:tcPr>
          <w:p w14:paraId="3B959C37"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7596AEC3"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Mindfulness (n=1)</w:t>
            </w:r>
          </w:p>
          <w:p w14:paraId="30BB654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Mindfulness was helpful for reducing anxiety. </w: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Kerrigan et al., 2017)</w:t>
            </w:r>
            <w:r w:rsidRPr="00D44A3C">
              <w:rPr>
                <w:rFonts w:ascii="Times New Roman" w:hAnsi="Times New Roman" w:cs="Times New Roman"/>
                <w:sz w:val="24"/>
                <w:szCs w:val="24"/>
              </w:rPr>
              <w:fldChar w:fldCharType="end"/>
            </w:r>
          </w:p>
        </w:tc>
      </w:tr>
      <w:tr w:rsidR="00BE19E0" w14:paraId="279AB3B9" w14:textId="77777777" w:rsidTr="00A76D50">
        <w:trPr>
          <w:cantSplit/>
          <w:trHeight w:val="971"/>
        </w:trPr>
        <w:tc>
          <w:tcPr>
            <w:tcW w:w="1134" w:type="dxa"/>
            <w:textDirection w:val="btLr"/>
          </w:tcPr>
          <w:p w14:paraId="0A6FF599"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042DAE5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Non-judgement (n=1)</w:t>
            </w:r>
          </w:p>
          <w:p w14:paraId="678655E9"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Overall, non-judgement was discussed as one of the more meaningful aspects of the MBSR program by several students, emphasizing the importance of how an environment of non-judgement was established during each MBSR class by the instructor. </w: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LZXJyaWdhbjwvQXV0aG9yPjxZZWFyPjIwMTc8L1llYXI+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Kerrigan et al., 2017)</w:t>
            </w:r>
            <w:r w:rsidRPr="00D44A3C">
              <w:rPr>
                <w:rFonts w:ascii="Times New Roman" w:hAnsi="Times New Roman" w:cs="Times New Roman"/>
                <w:sz w:val="24"/>
                <w:szCs w:val="24"/>
              </w:rPr>
              <w:fldChar w:fldCharType="end"/>
            </w:r>
          </w:p>
        </w:tc>
      </w:tr>
      <w:tr w:rsidR="00BE19E0" w14:paraId="446D44B5" w14:textId="77777777" w:rsidTr="00A76D50">
        <w:trPr>
          <w:cantSplit/>
          <w:trHeight w:val="1474"/>
        </w:trPr>
        <w:tc>
          <w:tcPr>
            <w:tcW w:w="1134" w:type="dxa"/>
            <w:textDirection w:val="btLr"/>
          </w:tcPr>
          <w:p w14:paraId="74ED7F25"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56339E7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Group therapy, support, feedback (n=2)</w:t>
            </w:r>
          </w:p>
          <w:p w14:paraId="1552DDA0"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having a group and talking about the ideas of how you can change is different to reading a book.”</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270D04EA"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Other people kind of like reassured us and said we have it too, you are not alone in this…it generated almost a kind of feeling of community in the group as wel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39824AEB"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it was good to see that everyone wanted to be perfect in different ways… you always think you are the only person, so it was nice to see that there were other people that felt the sam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5680DEE7"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We’ve been able to challenge each other outside of the group and kind of make it into a bit of a</w:t>
            </w:r>
            <w:r>
              <w:rPr>
                <w:rFonts w:ascii="Times New Roman" w:hAnsi="Times New Roman" w:cs="Times New Roman"/>
                <w:sz w:val="24"/>
                <w:szCs w:val="24"/>
              </w:rPr>
              <w:t>n</w:t>
            </w:r>
            <w:r w:rsidRPr="00D44A3C">
              <w:rPr>
                <w:rFonts w:ascii="Times New Roman" w:hAnsi="Times New Roman" w:cs="Times New Roman"/>
                <w:sz w:val="24"/>
                <w:szCs w:val="24"/>
              </w:rPr>
              <w:t xml:space="preserve"> awareness of perfectionism in terms of what perfectionism is and its associated behaviours and thought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28F43357"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now I can kind of take a step back and say it’s a tiny detail and it doesn’t really affect my entire life… you can just be content with the overall pictur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3B6247E7"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This appears to not only have provided them with support and encouragement, but also valuable feedback on things that were essential for moving forward. Some also pointed out that they probably would have missed out on significant aspects related to the understanding of their ongoing problems without this feedback.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57431761" w14:textId="77777777" w:rsidTr="00A76D50">
        <w:trPr>
          <w:cantSplit/>
          <w:trHeight w:val="1474"/>
        </w:trPr>
        <w:tc>
          <w:tcPr>
            <w:tcW w:w="1134" w:type="dxa"/>
            <w:textDirection w:val="btLr"/>
          </w:tcPr>
          <w:p w14:paraId="2EF19ACA"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05CBF25B"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Increasing awareness, insight, cognitive (n=2)</w:t>
            </w:r>
          </w:p>
          <w:p w14:paraId="7C1D3EA8" w14:textId="77777777" w:rsidR="00BE19E0" w:rsidRPr="00D44A3C" w:rsidRDefault="00BE19E0" w:rsidP="00BE19E0">
            <w:pPr>
              <w:pStyle w:val="ListParagraph"/>
              <w:numPr>
                <w:ilvl w:val="0"/>
                <w:numId w:val="23"/>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xml:space="preserve">… becoming more aware of their own difficulties and a better understanding of the mechanisms that were driving their perfectionism. Many clients referred to this as a realisation that it was okay and possible to change – realising it is okay to chang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p w14:paraId="08F9BCAE" w14:textId="77777777" w:rsidR="00BE19E0" w:rsidRPr="00D44A3C" w:rsidRDefault="00BE19E0" w:rsidP="00BE19E0">
            <w:pPr>
              <w:pStyle w:val="ListParagraph"/>
              <w:numPr>
                <w:ilvl w:val="0"/>
                <w:numId w:val="23"/>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It prompted me to broaden my view of success and meaning, such as through surveying people, and confronting my own beliefs about personal worth. It helped me recognise the importance of relaxing time, and that I shouldn’t feel guilty about doing things that aren’t directly related to achievemen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p w14:paraId="6FC8063F" w14:textId="77777777" w:rsidR="00BE19E0" w:rsidRPr="00D44A3C" w:rsidRDefault="00BE19E0" w:rsidP="00BE19E0">
            <w:pPr>
              <w:pStyle w:val="ListParagraph"/>
              <w:numPr>
                <w:ilvl w:val="0"/>
                <w:numId w:val="23"/>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xml:space="preserve">Many patients described how the intervention also helped them to look at different points of view and ways of doing things, and to think more broadly and creatively.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p w14:paraId="67A49113" w14:textId="77777777" w:rsidR="00BE19E0" w:rsidRPr="00D44A3C" w:rsidRDefault="00BE19E0" w:rsidP="00BE19E0">
            <w:pPr>
              <w:pStyle w:val="ListParagraph"/>
              <w:numPr>
                <w:ilvl w:val="0"/>
                <w:numId w:val="23"/>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xml:space="preserve">In some cases, patients discussed the insight that was gained by the therapy (“looking back at how I have tackled the tasks and how I have approached problems has made me think about how I work – often focusing too much on unnecessary detail and losing the sight of the ‘bigger picture’”).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p w14:paraId="2F5E7F3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challenging the characteristics of the illness, which are mainly rigidity and perfectionism. I also feel it helped me to be less obsessional and wonder if this treatment could also help those suffering from obsessive compulsive disord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tc>
      </w:tr>
      <w:tr w:rsidR="00BE19E0" w14:paraId="4EF15DB2" w14:textId="77777777" w:rsidTr="00A76D50">
        <w:trPr>
          <w:cantSplit/>
          <w:trHeight w:val="1474"/>
        </w:trPr>
        <w:tc>
          <w:tcPr>
            <w:tcW w:w="1134" w:type="dxa"/>
            <w:textDirection w:val="btLr"/>
          </w:tcPr>
          <w:p w14:paraId="43E4B922"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389F1F79"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Behavioural strategies (n=2)</w:t>
            </w:r>
          </w:p>
          <w:p w14:paraId="4B8741CB" w14:textId="77777777" w:rsidR="00BE19E0" w:rsidRPr="00D44A3C" w:rsidRDefault="00BE19E0" w:rsidP="00BE19E0">
            <w:pPr>
              <w:pStyle w:val="ListParagraph"/>
              <w:numPr>
                <w:ilvl w:val="0"/>
                <w:numId w:val="24"/>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the behaviour experiments where we completely altered how we would normally do something. For myself, this was to not learn an entire script by heart like I would normally do, but instead only learn parts of it or focus more on the understand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p w14:paraId="1EF3E49C" w14:textId="77777777" w:rsidR="00BE19E0" w:rsidRPr="00D44A3C" w:rsidRDefault="00BE19E0" w:rsidP="00BE19E0">
            <w:pPr>
              <w:pStyle w:val="ListParagraph"/>
              <w:numPr>
                <w:ilvl w:val="0"/>
                <w:numId w:val="24"/>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Patients often discussed that the therapy helped them to break their rigid behaviours, helping them to take risks to reduce their perfectionist tendencies and excessive attention to detail. </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p w14:paraId="0D9602AD"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I have utilised the therapy to replace some parts of my usual behaviours…</w: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XaGl0bmV5PC9BdXRob3I+PFllYXI+MjAwODwvWWVhcj48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Whitney et al., 2008)</w:t>
            </w:r>
            <w:r w:rsidRPr="00D44A3C">
              <w:rPr>
                <w:rFonts w:ascii="Times New Roman" w:hAnsi="Times New Roman" w:cs="Times New Roman"/>
                <w:sz w:val="24"/>
                <w:szCs w:val="24"/>
              </w:rPr>
              <w:fldChar w:fldCharType="end"/>
            </w:r>
          </w:p>
        </w:tc>
      </w:tr>
      <w:tr w:rsidR="00BE19E0" w14:paraId="14DC4D11" w14:textId="77777777" w:rsidTr="00A76D50">
        <w:trPr>
          <w:cantSplit/>
          <w:trHeight w:val="1474"/>
        </w:trPr>
        <w:tc>
          <w:tcPr>
            <w:tcW w:w="1134" w:type="dxa"/>
            <w:textDirection w:val="btLr"/>
          </w:tcPr>
          <w:p w14:paraId="1CA44E02"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6515C1F"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Anonymous online platform (n=1)</w:t>
            </w:r>
          </w:p>
          <w:p w14:paraId="5A47F058"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Apart from gaining more insight into their difficulties, the guide also offered a lot of encouragement and the reinforcement to keep going. A number of clients described the treatment format as comfortable, easy to use and navigate, and that the secure online interface was well designed. Some clients also discussed the fact that they felt more relaxed about bringing up sensitive issues thanks to the anonymity it provided, and two clients even mentioned having made better progress in their internet-based treatment compared with a previous face-to-face contact.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700CA898" w14:textId="77777777" w:rsidTr="00A76D50">
        <w:trPr>
          <w:cantSplit/>
          <w:trHeight w:val="1474"/>
        </w:trPr>
        <w:tc>
          <w:tcPr>
            <w:tcW w:w="1134" w:type="dxa"/>
            <w:textDirection w:val="btLr"/>
          </w:tcPr>
          <w:p w14:paraId="62854AA2"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2E8D114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Group therapy, support (n=2)</w:t>
            </w:r>
          </w:p>
          <w:p w14:paraId="74DD98C0"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the group setting] sometimes useful, sometimes kind of toxic. Like things you hadn’t considered or like didn’t want to consider, having to listen to them and sometimes I don’t think it’s very helpfu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MYXJzc29uPC9BdXRob3I+PFllYXI+MjAxODwvWWVhcj48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==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Larsson et al., 2018)</w:t>
            </w:r>
            <w:r w:rsidRPr="00D44A3C">
              <w:rPr>
                <w:rFonts w:ascii="Times New Roman" w:hAnsi="Times New Roman" w:cs="Times New Roman"/>
                <w:sz w:val="24"/>
                <w:szCs w:val="24"/>
              </w:rPr>
              <w:fldChar w:fldCharType="end"/>
            </w:r>
          </w:p>
          <w:p w14:paraId="7439FF8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Not all clients were content about the guidance they received during treatment. A few reported having difficulties contacting the guide, which impeded their progress. Sometimes clients wanted support more or less instantaneously in order to clarify questions they had about the reading material or exercises. Some clients also complained that the questions sent by their guide being rhetorical, rigid or inhuma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29F04BD0" w14:textId="77777777" w:rsidTr="00A76D50">
        <w:trPr>
          <w:cantSplit/>
          <w:trHeight w:val="1474"/>
        </w:trPr>
        <w:tc>
          <w:tcPr>
            <w:tcW w:w="1134" w:type="dxa"/>
            <w:textDirection w:val="btLr"/>
          </w:tcPr>
          <w:p w14:paraId="30ACC53B"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F17459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Scheduling, not being able to follow through, conflicting commitments, feeling overwhelmed (n=1)</w:t>
            </w:r>
          </w:p>
          <w:p w14:paraId="6AD4C369"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Scheduling issues, not being able to follow through as planned, conflicting commitment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p w14:paraId="7F59772C"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I really wanted to get involved in this study but I have just been through quite probably the most terrifying few months of my life and I did not have the head space for this at all.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p w14:paraId="263DBFB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felt overwhelmed with the sheer workload they needed to put in…</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6514B323" w14:textId="77777777" w:rsidTr="00A76D50">
        <w:trPr>
          <w:cantSplit/>
          <w:trHeight w:val="964"/>
        </w:trPr>
        <w:tc>
          <w:tcPr>
            <w:tcW w:w="1134" w:type="dxa"/>
            <w:textDirection w:val="btLr"/>
          </w:tcPr>
          <w:p w14:paraId="029921DD"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47B4D0B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Not finding benefit in the program (n=1)</w:t>
            </w:r>
          </w:p>
          <w:p w14:paraId="7EB79D2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Experiencing problems with regard to self-improvement in general… they already knew a lot about perfectionism, which made the treatment programme feel less informative and helpful.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5D5F13FD" w14:textId="77777777" w:rsidTr="00A76D50">
        <w:trPr>
          <w:cantSplit/>
          <w:trHeight w:val="964"/>
        </w:trPr>
        <w:tc>
          <w:tcPr>
            <w:tcW w:w="1134" w:type="dxa"/>
            <w:textDirection w:val="btLr"/>
          </w:tcPr>
          <w:p w14:paraId="66293B20"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56CE2CA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Perfectionism (n=1)</w:t>
            </w:r>
          </w:p>
          <w:p w14:paraId="3E94612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Some clients believed perfectionism itself hindered them from engaging with treatment: “The only difficulty I had was to do with my own perfectionism in completing the course, everything else was fin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zental&lt;/Author&gt;&lt;Year&gt;2020&lt;/Year&gt;&lt;RecNum&gt;9&lt;/RecNum&gt;&lt;DisplayText&gt;(Rozental et al., 2020)&lt;/DisplayText&gt;&lt;record&gt;&lt;rec-number&gt;9&lt;/rec-number&gt;&lt;foreign-keys&gt;&lt;key app="EN" db-id="ftredaw9e5ptxbeppxe5t0pedzpp09f5w9f9" timestamp="1595480650"&gt;9&lt;/key&gt;&lt;/foreign-keys&gt;&lt;ref-type name="Journal Article"&gt;17&lt;/ref-type&gt;&lt;contributors&gt;&lt;authors&gt;&lt;author&gt;Rozental, Alexander&lt;/author&gt;&lt;author&gt;Kothari, Radha&lt;/author&gt;&lt;author&gt;Wade, Tracey&lt;/author&gt;&lt;author&gt;Egan, Sarah&lt;/author&gt;&lt;author&gt;Andersson, Gerhard&lt;/author&gt;&lt;author&gt;Carlbring, Per&lt;/author&gt;&lt;author&gt;Shafran, Roz&lt;/author&gt;&lt;/authors&gt;&lt;/contributors&gt;&lt;titles&gt;&lt;title&gt;Reconsidering perfect: A qualitative study of the experiences of internet-based cognitive behaviour therapy for perfectionism&lt;/title&gt;&lt;secondary-title&gt;Behavioural and Cognitive Psychotherapy&lt;/secondary-title&gt;&lt;tertiary-title&gt;Behavioural Psychotherapy&lt;/tertiary-title&gt;&lt;/titles&gt;&lt;periodical&gt;&lt;full-title&gt;Behavioural and Cognitive Psychotherapy&lt;/full-title&gt;&lt;/periodical&gt;&lt;pages&gt;No-Specified&lt;/pages&gt;&lt;dates&gt;&lt;year&gt;2020&lt;/year&gt;&lt;/dates&gt;&lt;pub-location&gt;United Kingdom&lt;/pub-location&gt;&lt;publisher&gt;Cambridge University Press&amp;#xD;United Kingdom&lt;/publisher&gt;&lt;isbn&gt;1352-4658&lt;/isbn&gt;&lt;work-type&gt;Health &amp;amp; Mental Health Treatment &amp;amp; Prevention 3300&lt;/work-type&gt;&lt;urls&gt;&lt;related-urls&gt;&lt;url&gt;http://ovidsp.ovid.com/ovidweb.cgi?T=JS&amp;amp;PAGE=reference&amp;amp;D=psyc16&amp;amp;NEWS=N&amp;amp;AN=2020-18209-001&lt;/url&gt;&lt;/related-urls&gt;&lt;/urls&gt;&lt;custom1&gt;Database: APA PsycInfo &amp;lt;1806 to July Week 1 2020&amp;gt; Search Strategy:&lt;/custom1&gt;&lt;electronic-resource-num&gt;http://dx.doi.org/10.1017/S1352465820000090&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zental et al., 2020)</w:t>
            </w:r>
            <w:r w:rsidRPr="00D44A3C">
              <w:rPr>
                <w:rFonts w:ascii="Times New Roman" w:hAnsi="Times New Roman" w:cs="Times New Roman"/>
                <w:sz w:val="24"/>
                <w:szCs w:val="24"/>
              </w:rPr>
              <w:fldChar w:fldCharType="end"/>
            </w:r>
          </w:p>
        </w:tc>
      </w:tr>
      <w:tr w:rsidR="00BE19E0" w14:paraId="2986D131" w14:textId="77777777" w:rsidTr="00A76D50">
        <w:trPr>
          <w:cantSplit/>
          <w:trHeight w:val="964"/>
        </w:trPr>
        <w:tc>
          <w:tcPr>
            <w:tcW w:w="1134" w:type="dxa"/>
            <w:textDirection w:val="btLr"/>
          </w:tcPr>
          <w:p w14:paraId="238ECB6C"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lastRenderedPageBreak/>
              <w:t>Predisposing factors</w:t>
            </w:r>
          </w:p>
          <w:p w14:paraId="381EA109"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n=6)</w:t>
            </w:r>
          </w:p>
        </w:tc>
        <w:tc>
          <w:tcPr>
            <w:tcW w:w="14034" w:type="dxa"/>
          </w:tcPr>
          <w:p w14:paraId="0A14B5F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Parents and early parenting (n=6)</w:t>
            </w:r>
          </w:p>
          <w:p w14:paraId="579529C1"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If my father says, ‘that’s unacceptable’ that means that thing is going to change right then, right now, or else something big is going to happen. And, if he thinks something is unacceptable, then it is just not okay at all.”</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106FC255"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They believed their parents’ perfectionism also contributed to the development of their own self-oriented perfectionism, but in a different way than described by the socially prescribed perfectionists. The parents of the self-oriented perfectionists did not expect perfection from their children. Rather, their influence on the development of their children’s perfectionism appeared to stem from their modelling perfectionistic behaviours: “He’s definitely much more of a perfectionist than I’ll ever b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2A7EFBF7"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My parents were always pretty controlling in the aspects of my social lif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NzwvWWVh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7)</w:t>
            </w:r>
            <w:r w:rsidRPr="00D44A3C">
              <w:rPr>
                <w:rFonts w:ascii="Times New Roman" w:hAnsi="Times New Roman" w:cs="Times New Roman"/>
                <w:sz w:val="24"/>
                <w:szCs w:val="24"/>
              </w:rPr>
              <w:fldChar w:fldCharType="end"/>
            </w:r>
          </w:p>
          <w:p w14:paraId="6494F856"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Dad] is the person I look up to with perfectionism. He’s the type of person that if you write something and the letter does not look just right, he will rewrite the whole thing… so, most of my perfectionism influences have come from him.”</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4207F1A1"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 xml:space="preserve">Parental influence was regarded as playing a considerable role according to participants… high-achieving parents influenced the development of perfectionis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45CD8707"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 xml:space="preserve">… careless and disorderly parents resulted in perfectionistic childre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78C1F3B4"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You don’t become perfectionistic if you have perfectionistic parents.”</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43AF2A44"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I think that it has always been like that because I didn’t want to be troublesome, and I didn’t want to be a burden to my mum… while all the time striving to be the nice daughter as far as possible… I still think there’s a connection with wanting to please everybody, and make it easier for everyone, and not be in the way for anyon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31F53F81"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I don’t think that you’re born with it but comes from something when you’re growing up.”</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289218AC"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 xml:space="preserve">Because their parents encouraged them to do their personal best, all of the normal perfectionists believed that their parents had a major effect on their perfectionis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07C94C0A" w14:textId="77777777" w:rsidR="00BE19E0" w:rsidRPr="00D11A80" w:rsidRDefault="00BE19E0" w:rsidP="00A76D50">
            <w:pPr>
              <w:ind w:left="405"/>
              <w:rPr>
                <w:rFonts w:ascii="Times New Roman" w:hAnsi="Times New Roman" w:cs="Times New Roman"/>
                <w:sz w:val="24"/>
                <w:szCs w:val="24"/>
              </w:rPr>
            </w:pPr>
            <w:r w:rsidRPr="00D11A80">
              <w:rPr>
                <w:rFonts w:ascii="Times New Roman" w:hAnsi="Times New Roman" w:cs="Times New Roman"/>
                <w:sz w:val="24"/>
                <w:szCs w:val="24"/>
              </w:rPr>
              <w:t xml:space="preserve">… parents as a source of their perfectionism. </w:t>
            </w:r>
            <w:r w:rsidRPr="00D11A80">
              <w:rPr>
                <w:rFonts w:ascii="Times New Roman" w:hAnsi="Times New Roman" w:cs="Times New Roman"/>
                <w:sz w:val="24"/>
                <w:szCs w:val="24"/>
              </w:rPr>
              <w:fldChar w:fldCharType="begin"/>
            </w:r>
            <w:r w:rsidRPr="00D11A80">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11A80">
              <w:rPr>
                <w:rFonts w:ascii="Times New Roman" w:hAnsi="Times New Roman" w:cs="Times New Roman"/>
                <w:sz w:val="24"/>
                <w:szCs w:val="24"/>
              </w:rPr>
              <w:fldChar w:fldCharType="separate"/>
            </w:r>
            <w:r w:rsidRPr="00D11A80">
              <w:rPr>
                <w:rFonts w:ascii="Times New Roman" w:hAnsi="Times New Roman" w:cs="Times New Roman"/>
                <w:noProof/>
                <w:sz w:val="24"/>
                <w:szCs w:val="24"/>
              </w:rPr>
              <w:t>(Slaney &amp; Ashby, 1996)</w:t>
            </w:r>
            <w:r w:rsidRPr="00D11A80">
              <w:rPr>
                <w:rFonts w:ascii="Times New Roman" w:hAnsi="Times New Roman" w:cs="Times New Roman"/>
                <w:sz w:val="24"/>
                <w:szCs w:val="24"/>
              </w:rPr>
              <w:fldChar w:fldCharType="end"/>
            </w:r>
          </w:p>
          <w:p w14:paraId="5076CF08" w14:textId="77777777" w:rsidR="00BE19E0" w:rsidRPr="00D44A3C" w:rsidRDefault="00BE19E0" w:rsidP="00BE19E0">
            <w:pPr>
              <w:pStyle w:val="ListParagraph"/>
              <w:numPr>
                <w:ilvl w:val="0"/>
                <w:numId w:val="21"/>
              </w:numPr>
              <w:spacing w:line="240" w:lineRule="auto"/>
              <w:rPr>
                <w:rFonts w:ascii="Times New Roman" w:hAnsi="Times New Roman" w:cs="Times New Roman"/>
                <w:b/>
                <w:bCs/>
                <w:sz w:val="24"/>
                <w:szCs w:val="24"/>
              </w:rPr>
            </w:pPr>
            <w:r w:rsidRPr="00D44A3C">
              <w:rPr>
                <w:rFonts w:ascii="Times New Roman" w:hAnsi="Times New Roman" w:cs="Times New Roman"/>
                <w:sz w:val="24"/>
                <w:szCs w:val="24"/>
              </w:rPr>
              <w:t xml:space="preserve">An authoritarian, rigid parenting style emerged as one of the most prominent findings among the participants scoring highly on socially prescribed perfectionism. Four out of five of the participants described growing up in a household with one or both parents exhibiting an authoritarian approach to parenting. This approach included emphasising obedience, trying to control their children’s behaviours with punitive threats, and restricting communication of love and support.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78F156F8" w14:textId="77777777" w:rsidR="00BE19E0" w:rsidRPr="00D44A3C" w:rsidRDefault="00BE19E0" w:rsidP="00BE19E0">
            <w:pPr>
              <w:pStyle w:val="ListParagraph"/>
              <w:numPr>
                <w:ilvl w:val="0"/>
                <w:numId w:val="21"/>
              </w:numPr>
              <w:spacing w:line="240" w:lineRule="auto"/>
              <w:rPr>
                <w:rFonts w:ascii="Times New Roman" w:hAnsi="Times New Roman" w:cs="Times New Roman"/>
                <w:b/>
                <w:bCs/>
                <w:sz w:val="24"/>
                <w:szCs w:val="24"/>
              </w:rPr>
            </w:pPr>
            <w:r w:rsidRPr="00D44A3C">
              <w:rPr>
                <w:rFonts w:ascii="Times New Roman" w:hAnsi="Times New Roman" w:cs="Times New Roman"/>
                <w:sz w:val="24"/>
                <w:szCs w:val="24"/>
              </w:rPr>
              <w:t>“When I was a kid, he coached my team, and if I messed up, he would really tell me. He would yell at me from the dugout and stuff. I didn’t yell back at him… he was too intimidating.”</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5DA26BF7" w14:textId="77777777" w:rsidR="00BE19E0" w:rsidRPr="00D44A3C" w:rsidRDefault="00BE19E0" w:rsidP="00BE19E0">
            <w:pPr>
              <w:pStyle w:val="ListParagraph"/>
              <w:numPr>
                <w:ilvl w:val="0"/>
                <w:numId w:val="21"/>
              </w:numPr>
              <w:spacing w:line="240" w:lineRule="auto"/>
              <w:rPr>
                <w:rFonts w:ascii="Times New Roman" w:hAnsi="Times New Roman" w:cs="Times New Roman"/>
                <w:sz w:val="24"/>
                <w:szCs w:val="24"/>
              </w:rPr>
            </w:pPr>
            <w:r w:rsidRPr="00D44A3C">
              <w:rPr>
                <w:rFonts w:ascii="Times New Roman" w:hAnsi="Times New Roman" w:cs="Times New Roman"/>
                <w:sz w:val="24"/>
                <w:szCs w:val="24"/>
              </w:rPr>
              <w:t xml:space="preserve">… punished for not having performed perfectl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3B14D6F2" w14:textId="77777777" w:rsidR="00BE19E0" w:rsidRPr="00D44A3C" w:rsidRDefault="00BE19E0" w:rsidP="00A76D50">
            <w:pPr>
              <w:rPr>
                <w:rFonts w:ascii="Times New Roman" w:hAnsi="Times New Roman" w:cs="Times New Roman"/>
                <w:b/>
                <w:bCs/>
                <w:sz w:val="24"/>
                <w:szCs w:val="24"/>
              </w:rPr>
            </w:pPr>
          </w:p>
        </w:tc>
      </w:tr>
      <w:tr w:rsidR="00BE19E0" w14:paraId="67A8E234" w14:textId="77777777" w:rsidTr="00A76D50">
        <w:trPr>
          <w:cantSplit/>
          <w:trHeight w:val="964"/>
        </w:trPr>
        <w:tc>
          <w:tcPr>
            <w:tcW w:w="1134" w:type="dxa"/>
            <w:textDirection w:val="btLr"/>
          </w:tcPr>
          <w:p w14:paraId="3413FF05"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7E2B41D2"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Family (n=2)</w:t>
            </w:r>
          </w:p>
          <w:p w14:paraId="5C8921C7" w14:textId="77777777" w:rsidR="00BE19E0" w:rsidRPr="00D44A3C" w:rsidRDefault="00BE19E0" w:rsidP="00BE19E0">
            <w:pPr>
              <w:pStyle w:val="ListParagraph"/>
              <w:numPr>
                <w:ilvl w:val="0"/>
                <w:numId w:val="2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Major influences included: …family…</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13E1BF50" w14:textId="77777777" w:rsidR="00BE19E0" w:rsidRPr="00D44A3C" w:rsidRDefault="00BE19E0" w:rsidP="00BE19E0">
            <w:pPr>
              <w:pStyle w:val="ListParagraph"/>
              <w:numPr>
                <w:ilvl w:val="0"/>
                <w:numId w:val="29"/>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One participant said her perfectionism had come from “competition with brother”</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p w14:paraId="567528B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Grandparents were referred to… and siblings…</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tc>
      </w:tr>
      <w:tr w:rsidR="00BE19E0" w14:paraId="6BE686F6" w14:textId="77777777" w:rsidTr="00A76D50">
        <w:trPr>
          <w:cantSplit/>
          <w:trHeight w:val="964"/>
        </w:trPr>
        <w:tc>
          <w:tcPr>
            <w:tcW w:w="1134" w:type="dxa"/>
            <w:textDirection w:val="btLr"/>
          </w:tcPr>
          <w:p w14:paraId="54FAD548"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35D516A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Not being challenged (n=2)</w:t>
            </w:r>
          </w:p>
          <w:p w14:paraId="4AD3DDCA" w14:textId="77777777" w:rsidR="00BE19E0" w:rsidRPr="00D44A3C" w:rsidRDefault="00BE19E0" w:rsidP="00BE19E0">
            <w:pPr>
              <w:pStyle w:val="ListParagraph"/>
              <w:numPr>
                <w:ilvl w:val="0"/>
                <w:numId w:val="26"/>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John believed his ability to master the curriculum with ease had a strong influence on the development of his perfectionism. He said: “My perfectionism now might have come from the fact that I never really did fail at anything when I was younger. The expectations [for perfection] just grew.”</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3CF05A49" w14:textId="77777777" w:rsidR="00BE19E0" w:rsidRPr="00D905D7" w:rsidRDefault="00BE19E0" w:rsidP="00BE19E0">
            <w:pPr>
              <w:pStyle w:val="ListParagraph"/>
              <w:numPr>
                <w:ilvl w:val="0"/>
                <w:numId w:val="26"/>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I was just simply bored. There was nothing to do… I saw perfectionism in my math… I was very good at math, I wouldn’t accept anything below an A, so I obsessed over my grade – the perfect grade. I become dependent on tha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6BC47C6E" w14:textId="77777777" w:rsidR="00BE19E0" w:rsidRPr="00D44A3C" w:rsidRDefault="00BE19E0" w:rsidP="00A76D50">
            <w:pPr>
              <w:rPr>
                <w:rFonts w:ascii="Times New Roman" w:hAnsi="Times New Roman" w:cs="Times New Roman"/>
                <w:b/>
                <w:bCs/>
                <w:sz w:val="24"/>
                <w:szCs w:val="24"/>
              </w:rPr>
            </w:pPr>
          </w:p>
        </w:tc>
      </w:tr>
      <w:tr w:rsidR="00BE19E0" w14:paraId="0A17A32E" w14:textId="77777777" w:rsidTr="00A76D50">
        <w:trPr>
          <w:cantSplit/>
          <w:trHeight w:val="624"/>
        </w:trPr>
        <w:tc>
          <w:tcPr>
            <w:tcW w:w="1134" w:type="dxa"/>
            <w:textDirection w:val="btLr"/>
          </w:tcPr>
          <w:p w14:paraId="05D48714"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454EB98C"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 xml:space="preserve">Other </w:t>
            </w:r>
          </w:p>
          <w:p w14:paraId="7830FAEF"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Advertisements, media, and social media were also indicated as mediators for development of perfectionis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tc>
      </w:tr>
      <w:tr w:rsidR="00BE19E0" w14:paraId="0A0136EA" w14:textId="77777777" w:rsidTr="00A76D50">
        <w:trPr>
          <w:cantSplit/>
          <w:trHeight w:val="624"/>
        </w:trPr>
        <w:tc>
          <w:tcPr>
            <w:tcW w:w="1134" w:type="dxa"/>
            <w:textDirection w:val="btLr"/>
          </w:tcPr>
          <w:p w14:paraId="47DBD508" w14:textId="77777777" w:rsidR="00BE19E0" w:rsidRPr="00D44A3C" w:rsidRDefault="00BE19E0" w:rsidP="00A76D50">
            <w:pPr>
              <w:jc w:val="center"/>
              <w:rPr>
                <w:rFonts w:ascii="Times New Roman" w:hAnsi="Times New Roman" w:cs="Times New Roman"/>
                <w:b/>
                <w:bCs/>
                <w:sz w:val="24"/>
                <w:szCs w:val="24"/>
              </w:rPr>
            </w:pPr>
            <w:r w:rsidRPr="00D44A3C">
              <w:rPr>
                <w:rFonts w:ascii="Times New Roman" w:hAnsi="Times New Roman" w:cs="Times New Roman"/>
                <w:b/>
                <w:bCs/>
                <w:sz w:val="24"/>
                <w:szCs w:val="24"/>
              </w:rPr>
              <w:t>Perpetuating factors (n=12)</w:t>
            </w:r>
          </w:p>
        </w:tc>
        <w:tc>
          <w:tcPr>
            <w:tcW w:w="14034" w:type="dxa"/>
          </w:tcPr>
          <w:p w14:paraId="57886C0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Parents (n=3)</w:t>
            </w:r>
          </w:p>
          <w:p w14:paraId="27A4ED09"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desire for success and perfection was motivated by their relationships with siblings and extended family members, in addition to their parent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ugsberger et al., 2018)</w:t>
            </w:r>
            <w:r w:rsidRPr="00D44A3C">
              <w:rPr>
                <w:rFonts w:ascii="Times New Roman" w:hAnsi="Times New Roman" w:cs="Times New Roman"/>
                <w:sz w:val="24"/>
                <w:szCs w:val="24"/>
              </w:rPr>
              <w:fldChar w:fldCharType="end"/>
            </w:r>
          </w:p>
          <w:p w14:paraId="7D26375A"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If I didn’t get an A, I would be punished or just have privileges denied until I could make that grade – ‘no phone, no music, no guitar’ – for not meeting her expectation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3E2663AB"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a good man but a hard ma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61CA6738"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perceived their parents as setting the high expectations for their academic and social realm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Neumeister&lt;/Author&gt;&lt;Year&gt;2004&lt;/Year&gt;&lt;RecNum&gt;19&lt;/RecNum&gt;&lt;DisplayText&gt;(Neumeister, 2004a)&lt;/DisplayText&gt;&lt;record&gt;&lt;rec-number&gt;19&lt;/rec-number&gt;&lt;foreign-keys&gt;&lt;key app="EN" db-id="ftredaw9e5ptxbeppxe5t0pedzpp09f5w9f9" timestamp="1595480650"&gt;19&lt;/key&gt;&lt;/foreign-keys&gt;&lt;ref-type name="Journal Article"&gt;17&lt;/ref-type&gt;&lt;contributors&gt;&lt;authors&gt;&lt;author&gt;Neumeister, Kristie L. Speirs&lt;/author&gt;&lt;/authors&gt;&lt;secondary-authors&gt;&lt;author&gt;Adderholdt, Adkins Baumrind Blatt Bogdan Brody Coffey Delisle Flett Flett Flett Frost Frost Fuglini Gottfried Greenberger Hamachek Hamilton Hewitt Huntsinger Lincoln LoCicero Miles Ogbu Parker Parker Patton Payne Reis Rice Roberts Robin Schuler Seidman Strauss Stumpf Tomlinson Vieth&lt;/author&gt;&lt;/secondary-authors&gt;&lt;/contributors&gt;&lt;titles&gt;&lt;title&gt;Factors Influencing the Development of Perfectionism in Gifted College Students&lt;/title&gt;&lt;secondary-title&gt;Gifted Child Quarterly&lt;/secondary-title&gt;&lt;/titles&gt;&lt;periodical&gt;&lt;full-title&gt;Gifted Child Quarterly&lt;/full-title&gt;&lt;/periodical&gt;&lt;pages&gt;259-274&lt;/pages&gt;&lt;volume&gt;48&lt;/volume&gt;&lt;number&gt;4&lt;/number&gt;&lt;keywords&gt;&lt;keyword&gt;*College Students&lt;/keyword&gt;&lt;keyword&gt;*Gifted&lt;/keyword&gt;&lt;keyword&gt;*Parenting Style&lt;/keyword&gt;&lt;keyword&gt;*Perfectionism&lt;/keyword&gt;&lt;keyword&gt;*Authoritarian Parenting&lt;/keyword&gt;&lt;/keywords&gt;&lt;dates&gt;&lt;year&gt;2004&lt;/year&gt;&lt;/dates&gt;&lt;pub-location&gt;US&lt;/pub-location&gt;&lt;publisher&gt;National Assn for Gifted Children&amp;#xD;US&lt;/publisher&gt;&lt;isbn&gt;0016-9862&lt;/isbn&gt;&lt;work-type&gt;Gifted &amp;amp; Talented 3575&lt;/work-type&gt;&lt;urls&gt;&lt;related-urls&gt;&lt;url&gt;http://ovidsp.ovid.com/ovidweb.cgi?T=JS&amp;amp;PAGE=reference&amp;amp;D=psyc4&amp;amp;NEWS=N&amp;amp;AN=2004-19131-002&lt;/url&gt;&lt;/related-urls&gt;&lt;/urls&gt;&lt;custom1&gt;Database: APA PsycInfo &amp;lt;1806 to July Week 1 2020&amp;gt; Search Strategy:&lt;/custom1&gt;&lt;electronic-resource-num&gt;http://dx.doi.org/10.1177/0016986204048004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2004a)</w:t>
            </w:r>
            <w:r w:rsidRPr="00D44A3C">
              <w:rPr>
                <w:rFonts w:ascii="Times New Roman" w:hAnsi="Times New Roman" w:cs="Times New Roman"/>
                <w:sz w:val="24"/>
                <w:szCs w:val="24"/>
              </w:rPr>
              <w:fldChar w:fldCharType="end"/>
            </w:r>
          </w:p>
          <w:p w14:paraId="2CE6AFDA"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mom has always hounded [me] to do things right and the correct way… increased [my] level of perfectionism.”</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28F5163D"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Sometimes it is a guilt thing… when I quit, he was really upset because he was like, this is something I’ve always wanted to do, and he cried, and I was like ‘Oh, my gosh.” So, I started playing piano again.”</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5D62E60B"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My mother is the perfectionistic queen. She’s non-stop cleaning our house. Perfect. Perfection. she wants nothing less than perfection.”</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p w14:paraId="3620239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Being closer to my mom, it’s kind of made me more of a perfectionis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OZXVtZWlzdGVyPC9BdXRob3I+PFllYXI+MjAwOTwvWWVh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Neumeister et al., 2009)</w:t>
            </w:r>
            <w:r w:rsidRPr="00D44A3C">
              <w:rPr>
                <w:rFonts w:ascii="Times New Roman" w:hAnsi="Times New Roman" w:cs="Times New Roman"/>
                <w:sz w:val="24"/>
                <w:szCs w:val="24"/>
              </w:rPr>
              <w:fldChar w:fldCharType="end"/>
            </w:r>
          </w:p>
        </w:tc>
      </w:tr>
      <w:tr w:rsidR="00BE19E0" w14:paraId="448376BB" w14:textId="77777777" w:rsidTr="00A76D50">
        <w:trPr>
          <w:cantSplit/>
          <w:trHeight w:val="624"/>
        </w:trPr>
        <w:tc>
          <w:tcPr>
            <w:tcW w:w="1134" w:type="dxa"/>
            <w:textDirection w:val="btLr"/>
          </w:tcPr>
          <w:p w14:paraId="6BA45C30"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1B718B9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Family (n=1)</w:t>
            </w:r>
          </w:p>
          <w:p w14:paraId="6E04AD9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desire for success and perfection was motivated by their relationships with siblings and extended family members, in addition to their parent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Augsberger&lt;/Author&gt;&lt;Year&gt;2018&lt;/Year&gt;&lt;RecNum&gt;36&lt;/RecNum&gt;&lt;DisplayText&gt;(Augsberger et al., 2018)&lt;/DisplayText&gt;&lt;record&gt;&lt;rec-number&gt;36&lt;/rec-number&gt;&lt;foreign-keys&gt;&lt;key app="EN" db-id="ftredaw9e5ptxbeppxe5t0pedzpp09f5w9f9" timestamp="1595480650"&gt;36&lt;/key&gt;&lt;/foreign-keys&gt;&lt;ref-type name="Social Media"&gt;66&lt;/ref-type&gt;&lt;contributors&gt;&lt;authors&gt;&lt;author&gt;Augsberger, Astraea&lt;/author&gt;&lt;author&gt;Rivera, Alexandra Marie&lt;/author&gt;&lt;author&gt;Hahm, Christian Taeyoung&lt;/author&gt;&lt;author&gt;Lee, Yerang Anna&lt;/author&gt;&lt;author&gt;Choi, Yoonsun&lt;/author&gt;&lt;author&gt;Hahm, Hyeouk Chris&lt;/author&gt;&lt;/authors&gt;&lt;/contributors&gt;&lt;auth-address&gt;Hahm, Hyeouk Chris: School of Social Work, Boston University, 264 Bay State Road, #222, Boston, MA, US, 02215, hahm@bu.edu&lt;/auth-address&gt;&lt;titles&gt;&lt;title&gt;Culturally related risk factors of suicidal ideation, intent, and behavior among Asian American women&lt;/title&gt;&lt;/titles&gt;&lt;pages&gt;252-261&lt;/pages&gt;&lt;keywords&gt;&lt;keyword&gt;*Asians&lt;/keyword&gt;&lt;keyword&gt;*Intervention&lt;/keyword&gt;&lt;keyword&gt;*Risk Factors&lt;/keyword&gt;&lt;keyword&gt;*Suicidal Ideation&lt;/keyword&gt;&lt;keyword&gt;*Suicide&lt;/keyword&gt;&lt;keyword&gt;Human Females&lt;/keyword&gt;&lt;keyword&gt;Intention&lt;/keyword&gt;&lt;keyword&gt;Mental Health&lt;/keyword&gt;&lt;keyword&gt;Mortality Rate&lt;/keyword&gt;&lt;keyword&gt;Sociocultural Factors&lt;/keyword&gt;&lt;keyword&gt;Test Construction&lt;/keyword&gt;&lt;keyword&gt;Interpersonal Relationships&lt;/keyword&gt;&lt;/keywords&gt;&lt;dates&gt;&lt;year&gt;2018&lt;/year&gt;&lt;/dates&gt;&lt;publisher&gt;Educational Publishing Foundation&lt;/publisher&gt;&lt;isbn&gt;1948-1993(Electronic),1948-1985(Print)&lt;/isbn&gt;&lt;work-type&gt;doi:10.1037/aap0000146&lt;/work-type&gt;&lt;urls&gt;&lt;/urls&gt;&lt;electronic-resource-num&gt;10.1037/aap0000146&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Augsberger et al., 2018)</w:t>
            </w:r>
            <w:r w:rsidRPr="00D44A3C">
              <w:rPr>
                <w:rFonts w:ascii="Times New Roman" w:hAnsi="Times New Roman" w:cs="Times New Roman"/>
                <w:sz w:val="24"/>
                <w:szCs w:val="24"/>
              </w:rPr>
              <w:fldChar w:fldCharType="end"/>
            </w:r>
          </w:p>
        </w:tc>
      </w:tr>
      <w:tr w:rsidR="00BE19E0" w14:paraId="1D0394BD" w14:textId="77777777" w:rsidTr="00A76D50">
        <w:trPr>
          <w:cantSplit/>
          <w:trHeight w:val="624"/>
        </w:trPr>
        <w:tc>
          <w:tcPr>
            <w:tcW w:w="1134" w:type="dxa"/>
            <w:textDirection w:val="btLr"/>
          </w:tcPr>
          <w:p w14:paraId="026EC2DF"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E369DC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Teachers (n=1)</w:t>
            </w:r>
          </w:p>
          <w:p w14:paraId="4050DBE7" w14:textId="77777777" w:rsidR="00BE19E0"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Teachers who fostered neatness, doing well on assignments, and organisation reinforced their need for order and organisatio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p w14:paraId="79110541" w14:textId="77777777" w:rsidR="00BE19E0" w:rsidRPr="00D11A80"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11A80">
              <w:rPr>
                <w:rFonts w:ascii="Times New Roman" w:hAnsi="Times New Roman" w:cs="Times New Roman"/>
                <w:sz w:val="24"/>
                <w:szCs w:val="24"/>
              </w:rPr>
              <w:t xml:space="preserve">… perfectionists expressed the belief that, since elementary school, some of their teachers have put pressure on them to perform. They interpreted teachers’ statements as burdens to be perfect and to be “the best”. </w:t>
            </w:r>
            <w:r w:rsidRPr="00D11A80">
              <w:rPr>
                <w:rFonts w:ascii="Times New Roman" w:hAnsi="Times New Roman" w:cs="Times New Roman"/>
                <w:sz w:val="24"/>
                <w:szCs w:val="24"/>
              </w:rPr>
              <w:fldChar w:fldCharType="begin"/>
            </w:r>
            <w:r w:rsidRPr="00D11A80">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11A80">
              <w:rPr>
                <w:rFonts w:ascii="Times New Roman" w:hAnsi="Times New Roman" w:cs="Times New Roman"/>
                <w:sz w:val="24"/>
                <w:szCs w:val="24"/>
              </w:rPr>
              <w:fldChar w:fldCharType="separate"/>
            </w:r>
            <w:r w:rsidRPr="00D11A80">
              <w:rPr>
                <w:rFonts w:ascii="Times New Roman" w:hAnsi="Times New Roman" w:cs="Times New Roman"/>
                <w:noProof/>
                <w:sz w:val="24"/>
                <w:szCs w:val="24"/>
              </w:rPr>
              <w:t>(Schuler, 2000)</w:t>
            </w:r>
            <w:r w:rsidRPr="00D11A80">
              <w:rPr>
                <w:rFonts w:ascii="Times New Roman" w:hAnsi="Times New Roman" w:cs="Times New Roman"/>
                <w:sz w:val="24"/>
                <w:szCs w:val="24"/>
              </w:rPr>
              <w:fldChar w:fldCharType="end"/>
            </w:r>
          </w:p>
        </w:tc>
      </w:tr>
      <w:tr w:rsidR="00BE19E0" w14:paraId="5E66FCD7" w14:textId="77777777" w:rsidTr="00A76D50">
        <w:trPr>
          <w:cantSplit/>
          <w:trHeight w:val="624"/>
        </w:trPr>
        <w:tc>
          <w:tcPr>
            <w:tcW w:w="1134" w:type="dxa"/>
            <w:textDirection w:val="btLr"/>
          </w:tcPr>
          <w:p w14:paraId="2D6DCF88"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8BF6913"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Other people (n=2)</w:t>
            </w:r>
          </w:p>
          <w:p w14:paraId="122EE17C"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feels like others are always “breathing down her neck” and it is hard to live without making an effort to please the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Merrell&lt;/Author&gt;&lt;Year&gt;2011&lt;/Year&gt;&lt;RecNum&gt;23&lt;/RecNum&gt;&lt;DisplayText&gt;(Merrell et al., 2011)&lt;/DisplayText&gt;&lt;record&gt;&lt;rec-number&gt;23&lt;/rec-number&gt;&lt;foreign-keys&gt;&lt;key app="EN" db-id="ftredaw9e5ptxbeppxe5t0pedzpp09f5w9f9" timestamp="1595480650"&gt;23&lt;/key&gt;&lt;/foreign-keys&gt;&lt;ref-type name="Journal Article"&gt;17&lt;/ref-type&gt;&lt;contributors&gt;&lt;authors&gt;&lt;author&gt;Merrell, RobertS&lt;/author&gt;&lt;author&gt;Hannah, DavidJ&lt;/author&gt;&lt;author&gt;Van Arsdale, AmyC&lt;/author&gt;&lt;author&gt;Buman, MatthewP&lt;/author&gt;&lt;author&gt;Rice, KennethG&lt;/author&gt;&lt;/authors&gt;&lt;/contributors&gt;&lt;auth-address&gt;University of Florida, Psychology, Gainesville, USA&amp;#xD;Marymount University, School of Education and Human Services, Arlington, USA&amp;#xD;Stanford University, School of Medicine, Stanford, USA&lt;/auth-address&gt;&lt;titles&gt;&lt;title&gt;Emergent themes in the writing of perfectionists: A qualitative study&lt;/title&gt;&lt;secondary-title&gt;Psychotherapy Research&lt;/secondary-title&gt;&lt;/titles&gt;&lt;periodical&gt;&lt;full-title&gt;Psychotherapy Research&lt;/full-title&gt;&lt;/periodical&gt;&lt;pages&gt;510-524&lt;/pages&gt;&lt;volume&gt;21&lt;/volume&gt;&lt;number&gt;5&lt;/number&gt;&lt;dates&gt;&lt;year&gt;2011&lt;/year&gt;&lt;/dates&gt;&lt;pub-location&gt;Oxfordshire, &amp;lt;Blank&amp;gt;&lt;/pub-location&gt;&lt;publisher&gt;Routledge&lt;/publisher&gt;&lt;isbn&gt;1050-3307&lt;/isbn&gt;&lt;urls&gt;&lt;related-urls&gt;&lt;url&gt;http://search.ebscohost.com/login.aspx?direct=true&amp;amp;db=cin20&amp;amp;AN=65216350&amp;amp;site=ehost-live&lt;/url&gt;&lt;/related-urls&gt;&lt;/urls&gt;&lt;electronic-resource-num&gt;10.1080/10503307.2011.587468&lt;/electronic-resource-num&gt;&lt;remote-database-name&gt;CINAHL&lt;/remote-database-name&gt;&lt;remote-database-provider&gt;EBSCOhost&lt;/remote-database-provider&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Merrell et al., 2011)</w:t>
            </w:r>
            <w:r w:rsidRPr="00D44A3C">
              <w:rPr>
                <w:rFonts w:ascii="Times New Roman" w:hAnsi="Times New Roman" w:cs="Times New Roman"/>
                <w:sz w:val="24"/>
                <w:szCs w:val="24"/>
              </w:rPr>
              <w:fldChar w:fldCharType="end"/>
            </w:r>
          </w:p>
          <w:p w14:paraId="2B8D14E2"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Major influences included: self, school, family, and community.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7FF00DE0" w14:textId="77777777" w:rsidTr="00A76D50">
        <w:trPr>
          <w:cantSplit/>
          <w:trHeight w:val="624"/>
        </w:trPr>
        <w:tc>
          <w:tcPr>
            <w:tcW w:w="1134" w:type="dxa"/>
            <w:textDirection w:val="btLr"/>
          </w:tcPr>
          <w:p w14:paraId="2FFE9CAC"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55CD40C9"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Perfectionism (n=1)</w:t>
            </w:r>
          </w:p>
          <w:p w14:paraId="3E3B31BE"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The mere fact that I am a perfectionist, because it would be very hard to meet that standard… because it’s always just out of reach.”</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tc>
      </w:tr>
      <w:tr w:rsidR="00BE19E0" w14:paraId="665BAF90" w14:textId="77777777" w:rsidTr="00A76D50">
        <w:trPr>
          <w:cantSplit/>
          <w:trHeight w:val="624"/>
        </w:trPr>
        <w:tc>
          <w:tcPr>
            <w:tcW w:w="1134" w:type="dxa"/>
            <w:textDirection w:val="btLr"/>
          </w:tcPr>
          <w:p w14:paraId="375151FF"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45C374C9"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Believing perfectionism is stable and unchangeable (n=3)</w:t>
            </w:r>
          </w:p>
          <w:p w14:paraId="766411FE"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I think it’s sort of inborn… it depends on how much you’re allowed to exercise it when growing up, whether those with whom you grow up show that you don’t have to be perfect, so you don’t have to follow those impulses, then you won’t become so perfectionistic when you grow up.”</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78132858"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n a way it would be better if [perfectionism] was learned, then re-learning would be possible.”</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11FFA78A"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a character trait…</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bb et al., 2018)</w:t>
            </w:r>
            <w:r w:rsidRPr="00D44A3C">
              <w:rPr>
                <w:rFonts w:ascii="Times New Roman" w:hAnsi="Times New Roman" w:cs="Times New Roman"/>
                <w:sz w:val="24"/>
                <w:szCs w:val="24"/>
              </w:rPr>
              <w:fldChar w:fldCharType="end"/>
            </w:r>
          </w:p>
          <w:p w14:paraId="17CB1E72"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believed that perfectionism was a part of their personality, and all had early memories of perfectionistic behaviour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433CA83E" w14:textId="77777777" w:rsidTr="00A76D50">
        <w:trPr>
          <w:cantSplit/>
          <w:trHeight w:val="624"/>
        </w:trPr>
        <w:tc>
          <w:tcPr>
            <w:tcW w:w="1134" w:type="dxa"/>
            <w:textDirection w:val="btLr"/>
          </w:tcPr>
          <w:p w14:paraId="666B1156"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3484EAE8"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Drive for improvement (n=1)</w:t>
            </w:r>
          </w:p>
          <w:p w14:paraId="6A3497E0" w14:textId="77777777" w:rsidR="00BE19E0" w:rsidRPr="00D44A3C" w:rsidRDefault="00BE19E0" w:rsidP="00BE19E0">
            <w:pPr>
              <w:pStyle w:val="ListParagraph"/>
              <w:numPr>
                <w:ilvl w:val="0"/>
                <w:numId w:val="28"/>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there’s always something that you should be reading and there’s always a sense of self-improvement that should be happening and it’s very easy to never switch off.”</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bb et al., 2018)</w:t>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t xml:space="preserve"> </w:t>
            </w:r>
          </w:p>
          <w:p w14:paraId="7EB36528"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Tina’s sense of being driven to constantly pursue improvement speaks to the underlying perfectionism… chasing the “perfect piece of work”…</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obb&lt;/Author&gt;&lt;Year&gt;2018&lt;/Year&gt;&lt;RecNum&gt;10&lt;/RecNum&gt;&lt;DisplayText&gt;(Robb et al., 2018)&lt;/DisplayText&gt;&lt;record&gt;&lt;rec-number&gt;10&lt;/rec-number&gt;&lt;foreign-keys&gt;&lt;key app="EN" db-id="ftredaw9e5ptxbeppxe5t0pedzpp09f5w9f9" timestamp="1595480650"&gt;10&lt;/key&gt;&lt;/foreign-keys&gt;&lt;ref-type name="Journal Article"&gt;17&lt;/ref-type&gt;&lt;contributors&gt;&lt;authors&gt;&lt;author&gt;Robb, Alison E.&lt;/author&gt;&lt;author&gt;Due, Clemence&lt;/author&gt;&lt;author&gt;Venning, Anthony&lt;/author&gt;&lt;/authors&gt;&lt;/contributors&gt;&lt;auth-address&gt;Robb, Alison E.: School of Psychology, University of Adelaide, North Terrace, Adelaide, SA, Australia, 5005, alison.robb@adelaide.edu.au&lt;/auth-address&gt;&lt;titles&gt;&lt;title&gt;Exploring psychological wellbeing in a sample of Australian actors&lt;/title&gt;&lt;secondary-title&gt;Australian Psychologist&lt;/secondary-title&gt;&lt;/titles&gt;&lt;periodical&gt;&lt;full-title&gt;Australian Psychologist&lt;/full-title&gt;&lt;/periodical&gt;&lt;pages&gt;77-86&lt;/pages&gt;&lt;volume&gt;53&lt;/volume&gt;&lt;number&gt;1&lt;/number&gt;&lt;keywords&gt;&lt;keyword&gt;*Artists&lt;/keyword&gt;&lt;keyword&gt;*Mental Health&lt;/keyword&gt;&lt;keyword&gt;Well Being&lt;/keyword&gt;&lt;/keywords&gt;&lt;dates&gt;&lt;year&gt;2018&lt;/year&gt;&lt;/dates&gt;&lt;pub-location&gt;United Kingdom&lt;/pub-location&gt;&lt;publisher&gt;Wiley-Blackwell Publishing Ltd.&lt;/publisher&gt;&lt;isbn&gt;1742-9544(Electronic),0005-0067(Print)&lt;/isbn&gt;&lt;urls&gt;&lt;/urls&gt;&lt;electronic-resource-num&gt;10.1111/ap.1222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obb et al., 2018)</w:t>
            </w:r>
            <w:r w:rsidRPr="00D44A3C">
              <w:rPr>
                <w:rFonts w:ascii="Times New Roman" w:hAnsi="Times New Roman" w:cs="Times New Roman"/>
                <w:sz w:val="24"/>
                <w:szCs w:val="24"/>
              </w:rPr>
              <w:fldChar w:fldCharType="end"/>
            </w:r>
          </w:p>
        </w:tc>
      </w:tr>
      <w:tr w:rsidR="00BE19E0" w14:paraId="5C802510" w14:textId="77777777" w:rsidTr="00A76D50">
        <w:trPr>
          <w:cantSplit/>
          <w:trHeight w:val="624"/>
        </w:trPr>
        <w:tc>
          <w:tcPr>
            <w:tcW w:w="1134" w:type="dxa"/>
            <w:textDirection w:val="btLr"/>
          </w:tcPr>
          <w:p w14:paraId="090F1DFB"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23FDD64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Impaired attention, focus (n=2)</w:t>
            </w:r>
          </w:p>
          <w:p w14:paraId="5C129FE2"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I think you need to have flexibility no matter what you do because you can’t always stick rigidly to what you want to do because there might be other factors outside of what you have control.”</w: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 </w:instrText>
            </w:r>
            <w:r w:rsidRPr="00D44A3C">
              <w:rPr>
                <w:rFonts w:ascii="Times New Roman" w:hAnsi="Times New Roman" w:cs="Times New Roman"/>
                <w:sz w:val="24"/>
                <w:szCs w:val="24"/>
              </w:rPr>
              <w:fldChar w:fldCharType="begin">
                <w:fldData xml:space="preserve">PEVuZE5vdGU+PENpdGU+PEF1dGhvcj5FZ2FuPC9BdXRob3I+PFllYXI+MjAxMzwvWWVhcj48UmVj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</w:fldData>
              </w:fldChar>
            </w:r>
            <w:r w:rsidRPr="00D44A3C">
              <w:rPr>
                <w:rFonts w:ascii="Times New Roman" w:hAnsi="Times New Roman" w:cs="Times New Roman"/>
                <w:sz w:val="24"/>
                <w:szCs w:val="24"/>
              </w:rPr>
              <w:instrText xml:space="preserve"> ADDIN EN.CITE.DATA </w:instrText>
            </w:r>
            <w:r w:rsidRPr="00D44A3C">
              <w:rPr>
                <w:rFonts w:ascii="Times New Roman" w:hAnsi="Times New Roman" w:cs="Times New Roman"/>
                <w:sz w:val="24"/>
                <w:szCs w:val="24"/>
              </w:rPr>
            </w:r>
            <w:r w:rsidRPr="00D44A3C">
              <w:rPr>
                <w:rFonts w:ascii="Times New Roman" w:hAnsi="Times New Roman" w:cs="Times New Roman"/>
                <w:sz w:val="24"/>
                <w:szCs w:val="24"/>
              </w:rPr>
              <w:fldChar w:fldCharType="end"/>
            </w:r>
            <w:r w:rsidRPr="00D44A3C">
              <w:rPr>
                <w:rFonts w:ascii="Times New Roman" w:hAnsi="Times New Roman" w:cs="Times New Roman"/>
                <w:sz w:val="24"/>
                <w:szCs w:val="24"/>
              </w:rPr>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Egan et al., 2013)</w:t>
            </w:r>
            <w:r w:rsidRPr="00D44A3C">
              <w:rPr>
                <w:rFonts w:ascii="Times New Roman" w:hAnsi="Times New Roman" w:cs="Times New Roman"/>
                <w:sz w:val="24"/>
                <w:szCs w:val="24"/>
              </w:rPr>
              <w:fldChar w:fldCharType="end"/>
            </w:r>
          </w:p>
          <w:p w14:paraId="518C9A7C" w14:textId="77777777" w:rsidR="00BE19E0"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44A3C">
              <w:rPr>
                <w:rFonts w:ascii="Times New Roman" w:hAnsi="Times New Roman" w:cs="Times New Roman"/>
                <w:sz w:val="24"/>
                <w:szCs w:val="24"/>
              </w:rPr>
              <w:t xml:space="preserve">… impaired attention (such as problems focusing or negative feelings about failure…) showed signs of perfectionistic concern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vensson&lt;/Author&gt;&lt;Year&gt;2015&lt;/Year&gt;&lt;RecNum&gt;6&lt;/RecNum&gt;&lt;DisplayText&gt;(Svensson, 2015)&lt;/DisplayText&gt;&lt;record&gt;&lt;rec-number&gt;6&lt;/rec-number&gt;&lt;foreign-keys&gt;&lt;key app="EN" db-id="ftredaw9e5ptxbeppxe5t0pedzpp09f5w9f9" timestamp="1595480650"&gt;6&lt;/key&gt;&lt;/foreign-keys&gt;&lt;ref-type name="Journal Article"&gt;17&lt;/ref-type&gt;&lt;contributors&gt;&lt;authors&gt;&lt;author&gt;Svensson, Nina&lt;/author&gt;&lt;/authors&gt;&lt;/contributors&gt;&lt;auth-address&gt;Svensson, Nina: nina.svensson@kau.se&lt;/auth-address&gt;&lt;titles&gt;&lt;title&gt;Subjective experiences of creative work after negative feedback&lt;/title&gt;&lt;secondary-title&gt;Thinking Skills and Creativity&lt;/secondary-title&gt;&lt;/titles&gt;&lt;periodical&gt;&lt;full-title&gt;Thinking Skills and Creativity&lt;/full-title&gt;&lt;/periodical&gt;&lt;pages&gt;26-36&lt;/pages&gt;&lt;volume&gt;15&lt;/volume&gt;&lt;keywords&gt;&lt;keyword&gt;*Creativity&lt;/keyword&gt;&lt;keyword&gt;*Divergent Thinking&lt;/keyword&gt;&lt;keyword&gt;*Problem Solving&lt;/keyword&gt;&lt;keyword&gt;*Self-Efficacy&lt;/keyword&gt;&lt;keyword&gt;Evaluation&lt;/keyword&gt;&lt;keyword&gt;Feedback&lt;/keyword&gt;&lt;/keywords&gt;&lt;dates&gt;&lt;year&gt;2015&lt;/year&gt;&lt;/dates&gt;&lt;pub-location&gt;Netherlands&lt;/pub-location&gt;&lt;publisher&gt;Elsevier Science&lt;/publisher&gt;&lt;isbn&gt;1878-0423(Electronic),1871-1871(Print)&lt;/isbn&gt;&lt;urls&gt;&lt;/urls&gt;&lt;electronic-resource-num&gt;10.1016/j.tsc.2014.11.00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vensson, 2015)</w:t>
            </w:r>
            <w:r w:rsidRPr="00D44A3C">
              <w:rPr>
                <w:rFonts w:ascii="Times New Roman" w:hAnsi="Times New Roman" w:cs="Times New Roman"/>
                <w:sz w:val="24"/>
                <w:szCs w:val="24"/>
              </w:rPr>
              <w:fldChar w:fldCharType="end"/>
            </w:r>
          </w:p>
          <w:p w14:paraId="1A0F6AC7" w14:textId="77777777" w:rsidR="00BE19E0" w:rsidRPr="00D11A80" w:rsidRDefault="00BE19E0" w:rsidP="00BE19E0">
            <w:pPr>
              <w:pStyle w:val="ListParagraph"/>
              <w:numPr>
                <w:ilvl w:val="0"/>
                <w:numId w:val="21"/>
              </w:numPr>
              <w:spacing w:line="240" w:lineRule="auto"/>
              <w:ind w:left="181" w:hanging="141"/>
              <w:rPr>
                <w:rFonts w:ascii="Times New Roman" w:hAnsi="Times New Roman" w:cs="Times New Roman"/>
                <w:sz w:val="24"/>
                <w:szCs w:val="24"/>
              </w:rPr>
            </w:pPr>
            <w:r w:rsidRPr="00D11A80">
              <w:rPr>
                <w:rFonts w:ascii="Times New Roman" w:hAnsi="Times New Roman" w:cs="Times New Roman"/>
                <w:sz w:val="24"/>
                <w:szCs w:val="24"/>
              </w:rPr>
              <w:t xml:space="preserve">Respondents who put in more effort after failure showed positive-striving perfectionism. </w:t>
            </w:r>
            <w:r w:rsidRPr="00D11A80">
              <w:rPr>
                <w:rFonts w:ascii="Times New Roman" w:hAnsi="Times New Roman" w:cs="Times New Roman"/>
                <w:sz w:val="24"/>
                <w:szCs w:val="24"/>
              </w:rPr>
              <w:fldChar w:fldCharType="begin"/>
            </w:r>
            <w:r w:rsidRPr="00D11A80">
              <w:rPr>
                <w:rFonts w:ascii="Times New Roman" w:hAnsi="Times New Roman" w:cs="Times New Roman"/>
                <w:sz w:val="24"/>
                <w:szCs w:val="24"/>
              </w:rPr>
              <w:instrText xml:space="preserve"> ADDIN EN.CITE &lt;EndNote&gt;&lt;Cite&gt;&lt;Author&gt;Svensson&lt;/Author&gt;&lt;Year&gt;2015&lt;/Year&gt;&lt;RecNum&gt;6&lt;/RecNum&gt;&lt;DisplayText&gt;(Svensson, 2015)&lt;/DisplayText&gt;&lt;record&gt;&lt;rec-number&gt;6&lt;/rec-number&gt;&lt;foreign-keys&gt;&lt;key app="EN" db-id="ftredaw9e5ptxbeppxe5t0pedzpp09f5w9f9" timestamp="1595480650"&gt;6&lt;/key&gt;&lt;/foreign-keys&gt;&lt;ref-type name="Journal Article"&gt;17&lt;/ref-type&gt;&lt;contributors&gt;&lt;authors&gt;&lt;author&gt;Svensson, Nina&lt;/author&gt;&lt;/authors&gt;&lt;/contributors&gt;&lt;auth-address&gt;Svensson, Nina: nina.svensson@kau.se&lt;/auth-address&gt;&lt;titles&gt;&lt;title&gt;Subjective experiences of creative work after negative feedback&lt;/title&gt;&lt;secondary-title&gt;Thinking Skills and Creativity&lt;/secondary-title&gt;&lt;/titles&gt;&lt;periodical&gt;&lt;full-title&gt;Thinking Skills and Creativity&lt;/full-title&gt;&lt;/periodical&gt;&lt;pages&gt;26-36&lt;/pages&gt;&lt;volume&gt;15&lt;/volume&gt;&lt;keywords&gt;&lt;keyword&gt;*Creativity&lt;/keyword&gt;&lt;keyword&gt;*Divergent Thinking&lt;/keyword&gt;&lt;keyword&gt;*Problem Solving&lt;/keyword&gt;&lt;keyword&gt;*Self-Efficacy&lt;/keyword&gt;&lt;keyword&gt;Evaluation&lt;/keyword&gt;&lt;keyword&gt;Feedback&lt;/keyword&gt;&lt;/keywords&gt;&lt;dates&gt;&lt;year&gt;2015&lt;/year&gt;&lt;/dates&gt;&lt;pub-location&gt;Netherlands&lt;/pub-location&gt;&lt;publisher&gt;Elsevier Science&lt;/publisher&gt;&lt;isbn&gt;1878-0423(Electronic),1871-1871(Print)&lt;/isbn&gt;&lt;urls&gt;&lt;/urls&gt;&lt;electronic-resource-num&gt;10.1016/j.tsc.2014.11.002&lt;/electronic-resource-num&gt;&lt;/record&gt;&lt;/Cite&gt;&lt;/EndNote&gt;</w:instrText>
            </w:r>
            <w:r w:rsidRPr="00D11A80">
              <w:rPr>
                <w:rFonts w:ascii="Times New Roman" w:hAnsi="Times New Roman" w:cs="Times New Roman"/>
                <w:sz w:val="24"/>
                <w:szCs w:val="24"/>
              </w:rPr>
              <w:fldChar w:fldCharType="separate"/>
            </w:r>
            <w:r w:rsidRPr="00D11A80">
              <w:rPr>
                <w:rFonts w:ascii="Times New Roman" w:hAnsi="Times New Roman" w:cs="Times New Roman"/>
                <w:noProof/>
                <w:sz w:val="24"/>
                <w:szCs w:val="24"/>
              </w:rPr>
              <w:t>(Svensson, 2015)</w:t>
            </w:r>
            <w:r w:rsidRPr="00D11A80">
              <w:rPr>
                <w:rFonts w:ascii="Times New Roman" w:hAnsi="Times New Roman" w:cs="Times New Roman"/>
                <w:sz w:val="24"/>
                <w:szCs w:val="24"/>
              </w:rPr>
              <w:fldChar w:fldCharType="end"/>
            </w:r>
          </w:p>
        </w:tc>
      </w:tr>
      <w:tr w:rsidR="00BE19E0" w14:paraId="1AC3DACF" w14:textId="77777777" w:rsidTr="00A76D50">
        <w:trPr>
          <w:cantSplit/>
          <w:trHeight w:val="624"/>
        </w:trPr>
        <w:tc>
          <w:tcPr>
            <w:tcW w:w="1134" w:type="dxa"/>
            <w:textDirection w:val="btLr"/>
          </w:tcPr>
          <w:p w14:paraId="3B1ACFAC"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0E9DD2CD"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Not seeking help (n=1)</w:t>
            </w:r>
          </w:p>
          <w:p w14:paraId="57ACC9B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These students did not want to admit they needed help. This was reflected in responses such as ‘I am afraid that the therapists will judge me, that I’m not perfect.’</w:t>
            </w:r>
            <w:r>
              <w:rPr>
                <w:rFonts w:ascii="Times New Roman" w:hAnsi="Times New Roman" w:cs="Times New Roman"/>
                <w:sz w:val="24"/>
                <w:szCs w:val="24"/>
              </w:rPr>
              <w:t xml:space="preserv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Ting&lt;/Author&gt;&lt;Year&gt;2011&lt;/Year&gt;&lt;RecNum&gt;4&lt;/RecNum&gt;&lt;DisplayText&gt;(Ting, 2011)&lt;/DisplayText&gt;&lt;record&gt;&lt;rec-number&gt;4&lt;/rec-number&gt;&lt;foreign-keys&gt;&lt;key app="EN" db-id="ftredaw9e5ptxbeppxe5t0pedzpp09f5w9f9" timestamp="1595480650"&gt;4&lt;/key&gt;&lt;/foreign-keys&gt;&lt;ref-type name="Press Release"&gt;63&lt;/ref-type&gt;&lt;contributors&gt;&lt;authors&gt;&lt;author&gt;Ting, Laura&lt;/author&gt;&lt;/authors&gt;&lt;/contributors&gt;&lt;auth-address&gt;Ting, Laura: School of Social Work University of Maryland, Baltimore County, 1000 Hilltop Circle, Baltimore, MD, US, 21250, LTing@umbc.edu&lt;/auth-address&gt;&lt;titles&gt;&lt;title&gt;Depressive symptoms in a sample of social work students and reasons preventing students from using mental health services: An exploratory study&lt;/title&gt;&lt;/titles&gt;&lt;pages&gt;253-268&lt;/pages&gt;&lt;volume&gt;47&lt;/volume&gt;&lt;keywords&gt;&lt;keyword&gt;*Help Seeking Behavior&lt;/keyword&gt;&lt;keyword&gt;*Major Depression&lt;/keyword&gt;&lt;keyword&gt;*Mental Health Services&lt;/keyword&gt;&lt;keyword&gt;*Social Work Education&lt;/keyword&gt;&lt;keyword&gt;Student Characteristics&lt;/keyword&gt;&lt;/keywords&gt;&lt;dates&gt;&lt;year&gt;2011&lt;/year&gt;&lt;/dates&gt;&lt;pub-location&gt;US&lt;/pub-location&gt;&lt;publisher&gt;Council on Social Work Education&lt;/publisher&gt;&lt;isbn&gt;2163-5811(Electronic),1043-7797(Print)&lt;/isbn&gt;&lt;work-type&gt;doi:10.5175/JSWE.2011.200900092&lt;/work-type&gt;&lt;urls&gt;&lt;/urls&gt;&lt;electronic-resource-num&gt;10.5175/JSWE.2011.200900092&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Ting, 2011)</w:t>
            </w:r>
            <w:r w:rsidRPr="00D44A3C">
              <w:rPr>
                <w:rFonts w:ascii="Times New Roman" w:hAnsi="Times New Roman" w:cs="Times New Roman"/>
                <w:sz w:val="24"/>
                <w:szCs w:val="24"/>
              </w:rPr>
              <w:fldChar w:fldCharType="end"/>
            </w:r>
          </w:p>
        </w:tc>
      </w:tr>
      <w:tr w:rsidR="00BE19E0" w14:paraId="657DDA45" w14:textId="77777777" w:rsidTr="00A76D50">
        <w:trPr>
          <w:cantSplit/>
          <w:trHeight w:val="624"/>
        </w:trPr>
        <w:tc>
          <w:tcPr>
            <w:tcW w:w="1134" w:type="dxa"/>
            <w:textDirection w:val="btLr"/>
          </w:tcPr>
          <w:p w14:paraId="66AE02CD"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3CAE56E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Sustaining positive reputation (n=1)</w:t>
            </w:r>
          </w:p>
          <w:p w14:paraId="0747B881"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An additional pressure they experienced was sustaining a positive reputation.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6D6B5E20" w14:textId="77777777" w:rsidTr="00A76D50">
        <w:trPr>
          <w:cantSplit/>
          <w:trHeight w:val="624"/>
        </w:trPr>
        <w:tc>
          <w:tcPr>
            <w:tcW w:w="1134" w:type="dxa"/>
            <w:textDirection w:val="btLr"/>
          </w:tcPr>
          <w:p w14:paraId="282B65C1"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23EB6B0A"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Competition (n=2)</w:t>
            </w:r>
          </w:p>
          <w:p w14:paraId="197634E1" w14:textId="77777777" w:rsidR="00BE19E0" w:rsidRPr="00D44A3C" w:rsidRDefault="00BE19E0" w:rsidP="00BE19E0">
            <w:pPr>
              <w:pStyle w:val="ListParagraph"/>
              <w:numPr>
                <w:ilvl w:val="0"/>
                <w:numId w:val="21"/>
              </w:numPr>
              <w:spacing w:line="240" w:lineRule="auto"/>
              <w:ind w:left="181" w:hanging="141"/>
              <w:rPr>
                <w:rFonts w:ascii="Times New Roman" w:hAnsi="Times New Roman" w:cs="Times New Roman"/>
                <w:b/>
                <w:bCs/>
                <w:sz w:val="24"/>
                <w:szCs w:val="24"/>
              </w:rPr>
            </w:pPr>
            <w:r w:rsidRPr="00D44A3C">
              <w:rPr>
                <w:rFonts w:ascii="Times New Roman" w:hAnsi="Times New Roman" w:cs="Times New Roman"/>
                <w:sz w:val="24"/>
                <w:szCs w:val="24"/>
              </w:rPr>
              <w:t xml:space="preserve">… perceived competition as another pressure to perform without error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r w:rsidRPr="00D44A3C">
              <w:rPr>
                <w:rFonts w:ascii="Times New Roman" w:hAnsi="Times New Roman" w:cs="Times New Roman"/>
                <w:b/>
                <w:bCs/>
                <w:sz w:val="24"/>
                <w:szCs w:val="24"/>
              </w:rPr>
              <w:t xml:space="preserve"> </w:t>
            </w:r>
          </w:p>
          <w:p w14:paraId="66D751D6"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I] didn’t test well as a child… ended up in a lower section [at school]… [I] thought I’ll show them.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laney&lt;/Author&gt;&lt;Year&gt;1996&lt;/Year&gt;&lt;RecNum&gt;7&lt;/RecNum&gt;&lt;DisplayText&gt;(Slaney &amp;amp; Ashby, 1996)&lt;/DisplayText&gt;&lt;record&gt;&lt;rec-number&gt;7&lt;/rec-number&gt;&lt;foreign-keys&gt;&lt;key app="EN" db-id="ftredaw9e5ptxbeppxe5t0pedzpp09f5w9f9" timestamp="1595480650"&gt;7&lt;/key&gt;&lt;/foreign-keys&gt;&lt;ref-type name="Journal Article"&gt;17&lt;/ref-type&gt;&lt;contributors&gt;&lt;authors&gt;&lt;author&gt;Slaney, Robert B.&lt;/author&gt;&lt;author&gt;Ashby, Jeffrey S.&lt;/author&gt;&lt;/authors&gt;&lt;/contributors&gt;&lt;titles&gt;&lt;title&gt;Perfectionists: Study of a criterion group&lt;/title&gt;&lt;secondary-title&gt;Journal of Counseling &amp;amp; Development&lt;/secondary-title&gt;&lt;/titles&gt;&lt;periodical&gt;&lt;full-title&gt;Journal of Counseling &amp;amp; Development&lt;/full-title&gt;&lt;/periodical&gt;&lt;pages&gt;393-398&lt;/pages&gt;&lt;volume&gt;74&lt;/volume&gt;&lt;number&gt;4&lt;/number&gt;&lt;keywords&gt;&lt;keyword&gt;Perfectionism&lt;/keyword&gt;&lt;/keywords&gt;&lt;dates&gt;&lt;year&gt;1996&lt;/year&gt;&lt;/dates&gt;&lt;pub-location&gt;US&lt;/pub-location&gt;&lt;publisher&gt;American Counseling Assn&lt;/publisher&gt;&lt;isbn&gt;1556-6676(Electronic),0748-9633(Print)&lt;/isbn&gt;&lt;urls&gt;&lt;/urls&gt;&lt;electronic-resource-num&gt;10.1002/j.1556-6676.1996.tb01885.x&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laney &amp; Ashby, 1996)</w:t>
            </w:r>
            <w:r w:rsidRPr="00D44A3C">
              <w:rPr>
                <w:rFonts w:ascii="Times New Roman" w:hAnsi="Times New Roman" w:cs="Times New Roman"/>
                <w:sz w:val="24"/>
                <w:szCs w:val="24"/>
              </w:rPr>
              <w:fldChar w:fldCharType="end"/>
            </w:r>
          </w:p>
        </w:tc>
      </w:tr>
      <w:tr w:rsidR="00BE19E0" w14:paraId="6539D4A5" w14:textId="77777777" w:rsidTr="00A76D50">
        <w:trPr>
          <w:cantSplit/>
          <w:trHeight w:val="624"/>
        </w:trPr>
        <w:tc>
          <w:tcPr>
            <w:tcW w:w="1134" w:type="dxa"/>
            <w:textDirection w:val="btLr"/>
          </w:tcPr>
          <w:p w14:paraId="4B06D43B"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008B6C5"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Conceptualisation of self (n=1)</w:t>
            </w:r>
          </w:p>
          <w:p w14:paraId="49588D84"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sz w:val="24"/>
                <w:szCs w:val="24"/>
              </w:rPr>
              <w:t xml:space="preserve">… grades defined who they wer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Schuler&lt;/Author&gt;&lt;Year&gt;2000&lt;/Year&gt;&lt;RecNum&gt;8&lt;/RecNum&gt;&lt;DisplayText&gt;(Schuler, 2000)&lt;/DisplayText&gt;&lt;record&gt;&lt;rec-number&gt;8&lt;/rec-number&gt;&lt;foreign-keys&gt;&lt;key app="EN" db-id="ftredaw9e5ptxbeppxe5t0pedzpp09f5w9f9" timestamp="1595480650"&gt;8&lt;/key&gt;&lt;/foreign-keys&gt;&lt;ref-type name="Journal Article"&gt;17&lt;/ref-type&gt;&lt;contributors&gt;&lt;authors&gt;&lt;author&gt;Schuler, Patricia A.&lt;/author&gt;&lt;/authors&gt;&lt;/contributors&gt;&lt;titles&gt;&lt;title&gt;Perfectionism and the gifted adolescent&lt;/title&gt;&lt;secondary-title&gt;Journal of Secondary Gifted Education&lt;/secondary-title&gt;&lt;/titles&gt;&lt;periodical&gt;&lt;full-title&gt;Journal of Secondary Gifted Education&lt;/full-title&gt;&lt;/periodical&gt;&lt;pages&gt;183-196&lt;/pages&gt;&lt;volume&gt;11&lt;/volume&gt;&lt;number&gt;4&lt;/number&gt;&lt;keywords&gt;&lt;keyword&gt;*Gifted&lt;/keyword&gt;&lt;keyword&gt;*Perfectionism&lt;/keyword&gt;&lt;keyword&gt;Middle School Students&lt;/keyword&gt;&lt;/keywords&gt;&lt;dates&gt;&lt;year&gt;2000&lt;/year&gt;&lt;/dates&gt;&lt;pub-location&gt;US&lt;/pub-location&gt;&lt;publisher&gt;Prufrock Press&lt;/publisher&gt;&lt;isbn&gt;1077-4610(Print)&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Schuler, 2000)</w:t>
            </w:r>
            <w:r w:rsidRPr="00D44A3C">
              <w:rPr>
                <w:rFonts w:ascii="Times New Roman" w:hAnsi="Times New Roman" w:cs="Times New Roman"/>
                <w:sz w:val="24"/>
                <w:szCs w:val="24"/>
              </w:rPr>
              <w:fldChar w:fldCharType="end"/>
            </w:r>
          </w:p>
        </w:tc>
      </w:tr>
      <w:tr w:rsidR="00BE19E0" w14:paraId="08404D95" w14:textId="77777777" w:rsidTr="00A76D50">
        <w:trPr>
          <w:cantSplit/>
          <w:trHeight w:val="624"/>
        </w:trPr>
        <w:tc>
          <w:tcPr>
            <w:tcW w:w="1134" w:type="dxa"/>
            <w:textDirection w:val="btLr"/>
          </w:tcPr>
          <w:p w14:paraId="769FBA05" w14:textId="77777777" w:rsidR="00BE19E0" w:rsidRPr="00D44A3C" w:rsidRDefault="00BE19E0" w:rsidP="00A76D50">
            <w:pPr>
              <w:jc w:val="center"/>
              <w:rPr>
                <w:rFonts w:ascii="Times New Roman" w:hAnsi="Times New Roman" w:cs="Times New Roman"/>
                <w:b/>
                <w:bCs/>
                <w:sz w:val="24"/>
                <w:szCs w:val="24"/>
              </w:rPr>
            </w:pPr>
          </w:p>
        </w:tc>
        <w:tc>
          <w:tcPr>
            <w:tcW w:w="14034" w:type="dxa"/>
          </w:tcPr>
          <w:p w14:paraId="68B04A39" w14:textId="77777777" w:rsidR="00BE19E0" w:rsidRPr="00D44A3C" w:rsidRDefault="00BE19E0" w:rsidP="00A76D50">
            <w:pPr>
              <w:rPr>
                <w:rFonts w:ascii="Times New Roman" w:hAnsi="Times New Roman" w:cs="Times New Roman"/>
                <w:b/>
                <w:bCs/>
                <w:sz w:val="24"/>
                <w:szCs w:val="24"/>
              </w:rPr>
            </w:pPr>
            <w:r w:rsidRPr="00D44A3C">
              <w:rPr>
                <w:rFonts w:ascii="Times New Roman" w:hAnsi="Times New Roman" w:cs="Times New Roman"/>
                <w:b/>
                <w:bCs/>
                <w:sz w:val="24"/>
                <w:szCs w:val="24"/>
              </w:rPr>
              <w:t>Other psychological diagnoses (n=3)</w:t>
            </w:r>
          </w:p>
          <w:p w14:paraId="4E1C6903"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i/>
                <w:iCs/>
                <w:sz w:val="24"/>
                <w:szCs w:val="24"/>
              </w:rPr>
              <w:t xml:space="preserve">Trichotillomania </w:t>
            </w:r>
          </w:p>
          <w:p w14:paraId="32F57F0B" w14:textId="77777777" w:rsidR="00BE19E0" w:rsidRPr="00D905D7" w:rsidRDefault="00BE19E0" w:rsidP="00BE19E0">
            <w:pPr>
              <w:pStyle w:val="ListParagraph"/>
              <w:numPr>
                <w:ilvl w:val="0"/>
                <w:numId w:val="21"/>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 xml:space="preserve">… several participants described the reinforcing consequences of achieving a sense of mastery by striving for perfection in their hair quality. Participants reported feeling anxious and physically tense until they could begin creating more symmetry by removing hairs that felt ‘out of place’.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Rehm&lt;/Author&gt;&lt;Year&gt;2015&lt;/Year&gt;&lt;RecNum&gt;13&lt;/RecNum&gt;&lt;DisplayText&gt;(Rehm, Nedeljkovic, Thomas, &amp;amp; Moulding, 2015)&lt;/DisplayText&gt;&lt;record&gt;&lt;rec-number&gt;13&lt;/rec-number&gt;&lt;foreign-keys&gt;&lt;key app="EN" db-id="ftredaw9e5ptxbeppxe5t0pedzpp09f5w9f9" timestamp="1595480650"&gt;13&lt;/key&gt;&lt;/foreign-keys&gt;&lt;ref-type name="Journal Article"&gt;17&lt;/ref-type&gt;&lt;contributors&gt;&lt;authors&gt;&lt;author&gt;Rehm, Imogen C.&lt;/author&gt;&lt;author&gt;Nedeljkovic, Maja&lt;/author&gt;&lt;author&gt;Thomas, Anna&lt;/author&gt;&lt;author&gt;Moulding, Richard&lt;/author&gt;&lt;/authors&gt;&lt;/contributors&gt;&lt;auth-address&gt;Rehm, Imogen C.: Faculty of Health, Arts and Design, Swinburne University of Technology, PO.Box 218, Hawthorn, VIC, Australia, 3122, irehm@swin.edu.au&lt;/auth-address&gt;&lt;titles&gt;&lt;title&gt;The role of cognitions and beliefs in trichotillomania: A qualitative study using interpretative phenomenological analysis&lt;/title&gt;&lt;secondary-title&gt;Behaviour Change&lt;/secondary-title&gt;&lt;/titles&gt;&lt;periodical&gt;&lt;full-title&gt;Behaviour Change&lt;/full-title&gt;&lt;/periodical&gt;&lt;pages&gt;209-230&lt;/pages&gt;&lt;volume&gt;32&lt;/volume&gt;&lt;number&gt;4&lt;/number&gt;&lt;keywords&gt;&lt;keyword&gt;*Attitudes&lt;/keyword&gt;&lt;keyword&gt;*Cognitions&lt;/keyword&gt;&lt;keyword&gt;*Trichotillomania&lt;/keyword&gt;&lt;keyword&gt;*Interpretative Phenomenological Analysis&lt;/keyword&gt;&lt;keyword&gt;Phenomenology&lt;/keyword&gt;&lt;/keywords&gt;&lt;dates&gt;&lt;year&gt;2015&lt;/year&gt;&lt;/dates&gt;&lt;pub-location&gt;United Kingdom&lt;/pub-location&gt;&lt;publisher&gt;Cambridge University Press&lt;/publisher&gt;&lt;isbn&gt;2049-7768(Electronic),0813-4839(Print)&lt;/isbn&gt;&lt;urls&gt;&lt;/urls&gt;&lt;electronic-resource-num&gt;10.1017/bec.2015.11&lt;/electronic-resource-num&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Rehm</w:t>
            </w:r>
            <w:r>
              <w:rPr>
                <w:rFonts w:ascii="Times New Roman" w:hAnsi="Times New Roman" w:cs="Times New Roman"/>
                <w:noProof/>
                <w:sz w:val="24"/>
                <w:szCs w:val="24"/>
              </w:rPr>
              <w:t xml:space="preserve"> et al.,</w:t>
            </w:r>
            <w:r w:rsidRPr="00D44A3C">
              <w:rPr>
                <w:rFonts w:ascii="Times New Roman" w:hAnsi="Times New Roman" w:cs="Times New Roman"/>
                <w:noProof/>
                <w:sz w:val="24"/>
                <w:szCs w:val="24"/>
              </w:rPr>
              <w:t xml:space="preserve"> 2015)</w:t>
            </w:r>
            <w:r w:rsidRPr="00D44A3C">
              <w:rPr>
                <w:rFonts w:ascii="Times New Roman" w:hAnsi="Times New Roman" w:cs="Times New Roman"/>
                <w:sz w:val="24"/>
                <w:szCs w:val="24"/>
              </w:rPr>
              <w:fldChar w:fldCharType="end"/>
            </w:r>
          </w:p>
          <w:p w14:paraId="0F179281" w14:textId="77777777" w:rsidR="00BE19E0" w:rsidRPr="00D44A3C" w:rsidRDefault="00BE19E0" w:rsidP="00A76D50">
            <w:pPr>
              <w:rPr>
                <w:rFonts w:ascii="Times New Roman" w:hAnsi="Times New Roman" w:cs="Times New Roman"/>
                <w:i/>
                <w:iCs/>
                <w:sz w:val="24"/>
                <w:szCs w:val="24"/>
              </w:rPr>
            </w:pPr>
            <w:r w:rsidRPr="00D44A3C">
              <w:rPr>
                <w:rFonts w:ascii="Times New Roman" w:hAnsi="Times New Roman" w:cs="Times New Roman"/>
                <w:i/>
                <w:iCs/>
                <w:sz w:val="24"/>
                <w:szCs w:val="24"/>
              </w:rPr>
              <w:t>Eating disorders</w:t>
            </w:r>
          </w:p>
          <w:p w14:paraId="165C199C" w14:textId="77777777" w:rsidR="00BE19E0" w:rsidRPr="00DE6060" w:rsidRDefault="00BE19E0" w:rsidP="00BE19E0">
            <w:pPr>
              <w:pStyle w:val="ListParagraph"/>
              <w:numPr>
                <w:ilvl w:val="0"/>
                <w:numId w:val="21"/>
              </w:numPr>
              <w:spacing w:line="240" w:lineRule="auto"/>
              <w:ind w:left="181" w:hanging="141"/>
              <w:rPr>
                <w:rFonts w:ascii="Times New Roman" w:hAnsi="Times New Roman" w:cs="Times New Roman"/>
                <w:i/>
                <w:iCs/>
                <w:sz w:val="24"/>
                <w:szCs w:val="24"/>
              </w:rPr>
            </w:pPr>
            <w:r w:rsidRPr="00D44A3C">
              <w:rPr>
                <w:rFonts w:ascii="Times New Roman" w:hAnsi="Times New Roman" w:cs="Times New Roman"/>
                <w:sz w:val="24"/>
                <w:szCs w:val="24"/>
              </w:rPr>
              <w:t>Most participants described perfectionism as developing during childhood. The onset of perfectionism was most commonly regarded occurring at secondary school or 6</w:t>
            </w:r>
            <w:r w:rsidRPr="00D44A3C">
              <w:rPr>
                <w:rFonts w:ascii="Times New Roman" w:hAnsi="Times New Roman" w:cs="Times New Roman"/>
                <w:sz w:val="24"/>
                <w:szCs w:val="24"/>
                <w:vertAlign w:val="superscript"/>
              </w:rPr>
              <w:t>th</w:t>
            </w:r>
            <w:r w:rsidRPr="00D44A3C">
              <w:rPr>
                <w:rFonts w:ascii="Times New Roman" w:hAnsi="Times New Roman" w:cs="Times New Roman"/>
                <w:sz w:val="24"/>
                <w:szCs w:val="24"/>
              </w:rPr>
              <w:t xml:space="preserve"> form. Some participants saw a connection between perfectionism and a growing bodily focus/awareness during secondary school. Others underlined the pressures of academic achievement (i.e., grades) as causes for a perfectionistic development… others described the development of perfectionism as a combination of constitution and environmental influences. </w:t>
            </w:r>
            <w:r w:rsidRPr="00D44A3C">
              <w:rPr>
                <w:rFonts w:ascii="Times New Roman" w:hAnsi="Times New Roman" w:cs="Times New Roman"/>
                <w:sz w:val="24"/>
                <w:szCs w:val="24"/>
              </w:rPr>
              <w:fldChar w:fldCharType="begin"/>
            </w:r>
            <w:r w:rsidRPr="00D44A3C">
              <w:rPr>
                <w:rFonts w:ascii="Times New Roman" w:hAnsi="Times New Roman" w:cs="Times New Roman"/>
                <w:sz w:val="24"/>
                <w:szCs w:val="24"/>
              </w:rPr>
              <w:instrText xml:space="preserve"> ADDIN EN.CITE &lt;EndNote&gt;&lt;Cite&gt;&lt;Author&gt;Petersson&lt;/Author&gt;&lt;Year&gt;2017&lt;/Year&gt;&lt;RecNum&gt;14&lt;/RecNum&gt;&lt;DisplayText&gt;(Petersson et al., 2017)&lt;/DisplayText&gt;&lt;record&gt;&lt;rec-number&gt;14&lt;/rec-number&gt;&lt;foreign-keys&gt;&lt;key app="EN" db-id="ftredaw9e5ptxbeppxe5t0pedzpp09f5w9f9" timestamp="1595480650"&gt;14&lt;/key&gt;&lt;/foreign-keys&gt;&lt;ref-type name="Journal Article"&gt;17&lt;/ref-type&gt;&lt;contributors&gt;&lt;authors&gt;&lt;author&gt;Petersson, Suzanne&lt;/author&gt;&lt;author&gt;Johnsson, Per&lt;/author&gt;&lt;author&gt;Perseius, Kent-Inge&lt;/author&gt;&lt;/authors&gt;&lt;/contributors&gt;&lt;auth-address&gt;Petersson, Suzanne: Department of Psychology, Lund University, Lund, Sweden, suzannep@ltkalmar.se&lt;/auth-address&gt;&lt;titles&gt;&lt;title&gt;A Sisyphean task: Experiences of perfectionism in patients with eating disorders&lt;/title&gt;&lt;secondary-title&gt;Journal of Eating Disorders&lt;/secondary-title&gt;&lt;/titles&gt;&lt;periodical&gt;&lt;full-title&gt;Journal of Eating Disorders&lt;/full-title&gt;&lt;/periodical&gt;&lt;volume&gt;5&lt;/volume&gt;&lt;keywords&gt;&lt;keyword&gt;*Eating Disorders&lt;/keyword&gt;&lt;keyword&gt;*Perfectionism&lt;/keyword&gt;&lt;keyword&gt;Qualitative Methods&lt;/keyword&gt;&lt;/keywords&gt;&lt;dates&gt;&lt;year&gt;2017&lt;/year&gt;&lt;/dates&gt;&lt;pub-location&gt;United Kingdom&lt;/pub-location&gt;&lt;publisher&gt;BioMed Central Limited&lt;/publisher&gt;&lt;isbn&gt;2050-2974(Electronic)&lt;/isbn&gt;&lt;urls&gt;&lt;/urls&gt;&lt;/record&gt;&lt;/Cite&gt;&lt;/EndNote&gt;</w:instrText>
            </w:r>
            <w:r w:rsidRPr="00D44A3C">
              <w:rPr>
                <w:rFonts w:ascii="Times New Roman" w:hAnsi="Times New Roman" w:cs="Times New Roman"/>
                <w:sz w:val="24"/>
                <w:szCs w:val="24"/>
              </w:rPr>
              <w:fldChar w:fldCharType="separate"/>
            </w:r>
            <w:r w:rsidRPr="00D44A3C">
              <w:rPr>
                <w:rFonts w:ascii="Times New Roman" w:hAnsi="Times New Roman" w:cs="Times New Roman"/>
                <w:noProof/>
                <w:sz w:val="24"/>
                <w:szCs w:val="24"/>
              </w:rPr>
              <w:t>(Petersson et al., 2017)</w:t>
            </w:r>
            <w:r w:rsidRPr="00D44A3C">
              <w:rPr>
                <w:rFonts w:ascii="Times New Roman" w:hAnsi="Times New Roman" w:cs="Times New Roman"/>
                <w:sz w:val="24"/>
                <w:szCs w:val="24"/>
              </w:rPr>
              <w:fldChar w:fldCharType="end"/>
            </w:r>
          </w:p>
          <w:p w14:paraId="664F38BB" w14:textId="77777777" w:rsidR="00BE19E0" w:rsidRPr="00DE6060" w:rsidRDefault="00BE19E0" w:rsidP="00BE19E0">
            <w:pPr>
              <w:pStyle w:val="ListParagraph"/>
              <w:numPr>
                <w:ilvl w:val="0"/>
                <w:numId w:val="21"/>
              </w:numPr>
              <w:spacing w:line="240" w:lineRule="auto"/>
              <w:ind w:left="181" w:hanging="141"/>
              <w:rPr>
                <w:rFonts w:ascii="Times New Roman" w:hAnsi="Times New Roman" w:cs="Times New Roman"/>
                <w:i/>
                <w:iCs/>
                <w:sz w:val="24"/>
                <w:szCs w:val="24"/>
              </w:rPr>
            </w:pPr>
            <w:r w:rsidRPr="00DE6060">
              <w:rPr>
                <w:rFonts w:ascii="Times New Roman" w:hAnsi="Times New Roman" w:cs="Times New Roman"/>
                <w:sz w:val="24"/>
                <w:szCs w:val="24"/>
              </w:rPr>
              <w:t xml:space="preserve">… eating disorders… </w:t>
            </w:r>
            <w:r w:rsidRPr="00DE6060">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E6060">
              <w:rPr>
                <w:rFonts w:ascii="Times New Roman" w:hAnsi="Times New Roman" w:cs="Times New Roman"/>
                <w:sz w:val="24"/>
                <w:szCs w:val="24"/>
              </w:rPr>
              <w:instrText xml:space="preserve"> ADDIN EN.CITE </w:instrText>
            </w:r>
            <w:r w:rsidRPr="00DE6060">
              <w:rPr>
                <w:rFonts w:ascii="Times New Roman" w:hAnsi="Times New Roman" w:cs="Times New Roman"/>
                <w:sz w:val="24"/>
                <w:szCs w:val="24"/>
              </w:rPr>
              <w:fldChar w:fldCharType="begin">
                <w:fldData xml:space="preserve">PEVuZE5vdGU+PENpdGU+PEF1dGhvcj52YW4gU3RhZGVuPC9BdXRob3I+PFllYXI+MjAwOTwvWWVh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</w:fldData>
              </w:fldChar>
            </w:r>
            <w:r w:rsidRPr="00DE6060">
              <w:rPr>
                <w:rFonts w:ascii="Times New Roman" w:hAnsi="Times New Roman" w:cs="Times New Roman"/>
                <w:sz w:val="24"/>
                <w:szCs w:val="24"/>
              </w:rPr>
              <w:instrText xml:space="preserve"> ADDIN EN.CITE.DATA </w:instrText>
            </w:r>
            <w:r w:rsidRPr="00DE6060">
              <w:rPr>
                <w:rFonts w:ascii="Times New Roman" w:hAnsi="Times New Roman" w:cs="Times New Roman"/>
                <w:sz w:val="24"/>
                <w:szCs w:val="24"/>
              </w:rPr>
            </w:r>
            <w:r w:rsidRPr="00DE6060">
              <w:rPr>
                <w:rFonts w:ascii="Times New Roman" w:hAnsi="Times New Roman" w:cs="Times New Roman"/>
                <w:sz w:val="24"/>
                <w:szCs w:val="24"/>
              </w:rPr>
              <w:fldChar w:fldCharType="end"/>
            </w:r>
            <w:r w:rsidRPr="00DE6060">
              <w:rPr>
                <w:rFonts w:ascii="Times New Roman" w:hAnsi="Times New Roman" w:cs="Times New Roman"/>
                <w:sz w:val="24"/>
                <w:szCs w:val="24"/>
              </w:rPr>
            </w:r>
            <w:r w:rsidRPr="00DE6060">
              <w:rPr>
                <w:rFonts w:ascii="Times New Roman" w:hAnsi="Times New Roman" w:cs="Times New Roman"/>
                <w:sz w:val="24"/>
                <w:szCs w:val="24"/>
              </w:rPr>
              <w:fldChar w:fldCharType="separate"/>
            </w:r>
            <w:r w:rsidRPr="00DE6060">
              <w:rPr>
                <w:rFonts w:ascii="Times New Roman" w:hAnsi="Times New Roman" w:cs="Times New Roman"/>
                <w:noProof/>
                <w:sz w:val="24"/>
                <w:szCs w:val="24"/>
              </w:rPr>
              <w:t>(van Staden et al., 2009)</w:t>
            </w:r>
            <w:r w:rsidRPr="00DE6060">
              <w:rPr>
                <w:rFonts w:ascii="Times New Roman" w:hAnsi="Times New Roman" w:cs="Times New Roman"/>
                <w:sz w:val="24"/>
                <w:szCs w:val="24"/>
              </w:rPr>
              <w:fldChar w:fldCharType="end"/>
            </w:r>
          </w:p>
        </w:tc>
      </w:tr>
    </w:tbl>
    <w:p w14:paraId="25ECF2F8" w14:textId="77777777" w:rsidR="00BE19E0" w:rsidRPr="00B709D8" w:rsidRDefault="00BE19E0" w:rsidP="00BE19E0">
      <w:pPr>
        <w:spacing w:after="234" w:line="480" w:lineRule="auto"/>
        <w:ind w:right="-13"/>
        <w:rPr>
          <w:rFonts w:ascii="Times New Roman" w:eastAsia="Times New Roman" w:hAnsi="Times New Roman" w:cs="Times New Roman"/>
          <w:color w:val="000000"/>
          <w:sz w:val="24"/>
          <w:szCs w:val="24"/>
          <w:lang w:eastAsia="en-AU"/>
        </w:rPr>
      </w:pPr>
    </w:p>
    <w:p w14:paraId="4F9362C6" w14:textId="77777777" w:rsidR="00B4501F" w:rsidRDefault="00B4501F"/>
    <w:sectPr w:rsidR="00B4501F" w:rsidSect="00BE19E0">
      <w:pgSz w:w="16838" w:h="11906" w:orient="landscape"/>
      <w:pgMar w:top="1440" w:right="1440" w:bottom="1440" w:left="1440"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61A5"/>
    <w:multiLevelType w:val="hybridMultilevel"/>
    <w:tmpl w:val="603096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925AD1"/>
    <w:multiLevelType w:val="hybridMultilevel"/>
    <w:tmpl w:val="31107A16"/>
    <w:lvl w:ilvl="0" w:tplc="F82C4DE8">
      <w:start w:val="2"/>
      <w:numFmt w:val="bullet"/>
      <w:lvlText w:val=""/>
      <w:lvlJc w:val="left"/>
      <w:pPr>
        <w:ind w:left="720" w:hanging="360"/>
      </w:pPr>
      <w:rPr>
        <w:rFonts w:ascii="Symbol" w:eastAsiaTheme="minorHAnsi" w:hAnsi="Symbol"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5665CA"/>
    <w:multiLevelType w:val="hybridMultilevel"/>
    <w:tmpl w:val="69345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2E1620"/>
    <w:multiLevelType w:val="hybridMultilevel"/>
    <w:tmpl w:val="564874BC"/>
    <w:lvl w:ilvl="0" w:tplc="29DAEF50">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7D770D9"/>
    <w:multiLevelType w:val="hybridMultilevel"/>
    <w:tmpl w:val="0C882208"/>
    <w:lvl w:ilvl="0" w:tplc="347E25FE">
      <w:start w:val="30"/>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754B5D"/>
    <w:multiLevelType w:val="hybridMultilevel"/>
    <w:tmpl w:val="DE3653B4"/>
    <w:lvl w:ilvl="0" w:tplc="AA982C24">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6934B5"/>
    <w:multiLevelType w:val="hybridMultilevel"/>
    <w:tmpl w:val="E9FE619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 w15:restartNumberingAfterBreak="0">
    <w:nsid w:val="1EC81EA8"/>
    <w:multiLevelType w:val="hybridMultilevel"/>
    <w:tmpl w:val="0CF44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C85AEC"/>
    <w:multiLevelType w:val="hybridMultilevel"/>
    <w:tmpl w:val="F8161E90"/>
    <w:lvl w:ilvl="0" w:tplc="D592EBF6">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DA4F1D"/>
    <w:multiLevelType w:val="hybridMultilevel"/>
    <w:tmpl w:val="94920EFC"/>
    <w:lvl w:ilvl="0" w:tplc="5BD678E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9846DA"/>
    <w:multiLevelType w:val="hybridMultilevel"/>
    <w:tmpl w:val="88EC4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4C67018"/>
    <w:multiLevelType w:val="hybridMultilevel"/>
    <w:tmpl w:val="0FD819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605516E"/>
    <w:multiLevelType w:val="hybridMultilevel"/>
    <w:tmpl w:val="9664DE36"/>
    <w:lvl w:ilvl="0" w:tplc="0C090001">
      <w:start w:val="1"/>
      <w:numFmt w:val="bullet"/>
      <w:lvlText w:val=""/>
      <w:lvlJc w:val="left"/>
      <w:pPr>
        <w:ind w:left="36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6443306"/>
    <w:multiLevelType w:val="hybridMultilevel"/>
    <w:tmpl w:val="2200A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6D3E5A"/>
    <w:multiLevelType w:val="hybridMultilevel"/>
    <w:tmpl w:val="7DEA10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E709C4"/>
    <w:multiLevelType w:val="hybridMultilevel"/>
    <w:tmpl w:val="264ED0DE"/>
    <w:lvl w:ilvl="0" w:tplc="95F6A5C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0C77721"/>
    <w:multiLevelType w:val="hybridMultilevel"/>
    <w:tmpl w:val="0C2A1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3B73E82"/>
    <w:multiLevelType w:val="hybridMultilevel"/>
    <w:tmpl w:val="900C8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052CD2"/>
    <w:multiLevelType w:val="hybridMultilevel"/>
    <w:tmpl w:val="46C2FB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15E6A63"/>
    <w:multiLevelType w:val="hybridMultilevel"/>
    <w:tmpl w:val="4DCE2C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D740D7C"/>
    <w:multiLevelType w:val="hybridMultilevel"/>
    <w:tmpl w:val="B4AA8C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4558DD"/>
    <w:multiLevelType w:val="hybridMultilevel"/>
    <w:tmpl w:val="E3A4B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DA2A11"/>
    <w:multiLevelType w:val="hybridMultilevel"/>
    <w:tmpl w:val="F04AE9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AC65C4"/>
    <w:multiLevelType w:val="hybridMultilevel"/>
    <w:tmpl w:val="ABEACF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E664A18"/>
    <w:multiLevelType w:val="hybridMultilevel"/>
    <w:tmpl w:val="43B27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0BA1ABD"/>
    <w:multiLevelType w:val="hybridMultilevel"/>
    <w:tmpl w:val="4DAAF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5BB74E2"/>
    <w:multiLevelType w:val="hybridMultilevel"/>
    <w:tmpl w:val="8280E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B3068B3"/>
    <w:multiLevelType w:val="hybridMultilevel"/>
    <w:tmpl w:val="42D2BE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F741552"/>
    <w:multiLevelType w:val="hybridMultilevel"/>
    <w:tmpl w:val="41A0F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029189F"/>
    <w:multiLevelType w:val="hybridMultilevel"/>
    <w:tmpl w:val="855CA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9243AAE"/>
    <w:multiLevelType w:val="hybridMultilevel"/>
    <w:tmpl w:val="AE8A7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A75400B"/>
    <w:multiLevelType w:val="multilevel"/>
    <w:tmpl w:val="45ECE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D172751"/>
    <w:multiLevelType w:val="hybridMultilevel"/>
    <w:tmpl w:val="29BC9B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
  </w:num>
  <w:num w:numId="4">
    <w:abstractNumId w:val="23"/>
  </w:num>
  <w:num w:numId="5">
    <w:abstractNumId w:val="31"/>
  </w:num>
  <w:num w:numId="6">
    <w:abstractNumId w:val="15"/>
  </w:num>
  <w:num w:numId="7">
    <w:abstractNumId w:val="9"/>
  </w:num>
  <w:num w:numId="8">
    <w:abstractNumId w:val="30"/>
  </w:num>
  <w:num w:numId="9">
    <w:abstractNumId w:val="25"/>
  </w:num>
  <w:num w:numId="10">
    <w:abstractNumId w:val="22"/>
  </w:num>
  <w:num w:numId="11">
    <w:abstractNumId w:val="13"/>
  </w:num>
  <w:num w:numId="12">
    <w:abstractNumId w:val="17"/>
  </w:num>
  <w:num w:numId="13">
    <w:abstractNumId w:val="28"/>
  </w:num>
  <w:num w:numId="14">
    <w:abstractNumId w:val="12"/>
  </w:num>
  <w:num w:numId="15">
    <w:abstractNumId w:val="7"/>
  </w:num>
  <w:num w:numId="16">
    <w:abstractNumId w:val="27"/>
  </w:num>
  <w:num w:numId="17">
    <w:abstractNumId w:val="20"/>
  </w:num>
  <w:num w:numId="18">
    <w:abstractNumId w:val="18"/>
  </w:num>
  <w:num w:numId="19">
    <w:abstractNumId w:val="10"/>
  </w:num>
  <w:num w:numId="20">
    <w:abstractNumId w:val="11"/>
  </w:num>
  <w:num w:numId="21">
    <w:abstractNumId w:val="6"/>
  </w:num>
  <w:num w:numId="22">
    <w:abstractNumId w:val="16"/>
  </w:num>
  <w:num w:numId="23">
    <w:abstractNumId w:val="32"/>
  </w:num>
  <w:num w:numId="24">
    <w:abstractNumId w:val="24"/>
  </w:num>
  <w:num w:numId="25">
    <w:abstractNumId w:val="21"/>
  </w:num>
  <w:num w:numId="26">
    <w:abstractNumId w:val="14"/>
  </w:num>
  <w:num w:numId="27">
    <w:abstractNumId w:val="2"/>
  </w:num>
  <w:num w:numId="28">
    <w:abstractNumId w:val="0"/>
  </w:num>
  <w:num w:numId="29">
    <w:abstractNumId w:val="26"/>
  </w:num>
  <w:num w:numId="30">
    <w:abstractNumId w:val="29"/>
  </w:num>
  <w:num w:numId="31">
    <w:abstractNumId w:val="5"/>
  </w:num>
  <w:num w:numId="32">
    <w:abstractNumId w:val="4"/>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9E0"/>
    <w:rsid w:val="00131D5F"/>
    <w:rsid w:val="002327B1"/>
    <w:rsid w:val="004F6E0A"/>
    <w:rsid w:val="00543586"/>
    <w:rsid w:val="005F199B"/>
    <w:rsid w:val="00973FF9"/>
    <w:rsid w:val="009D3673"/>
    <w:rsid w:val="009D5C0F"/>
    <w:rsid w:val="00A44BB4"/>
    <w:rsid w:val="00B4501F"/>
    <w:rsid w:val="00BD43D0"/>
    <w:rsid w:val="00BE19E0"/>
    <w:rsid w:val="00DA6668"/>
    <w:rsid w:val="00DC2EBA"/>
    <w:rsid w:val="00E17B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BF25A"/>
  <w15:chartTrackingRefBased/>
  <w15:docId w15:val="{276132A4-DAA3-431C-860E-3ECC9CC2F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BE19E0"/>
    <w:pPr>
      <w:spacing w:line="259" w:lineRule="auto"/>
      <w:jc w:val="left"/>
    </w:pPr>
  </w:style>
  <w:style w:type="paragraph" w:styleId="Heading1">
    <w:name w:val="heading 1"/>
    <w:aliases w:val="1. Thesis Heading Big"/>
    <w:basedOn w:val="Normal"/>
    <w:next w:val="Normal"/>
    <w:link w:val="Heading1Char"/>
    <w:uiPriority w:val="9"/>
    <w:qFormat/>
    <w:rsid w:val="009D3673"/>
    <w:pPr>
      <w:keepNext/>
      <w:keepLines/>
      <w:spacing w:before="240"/>
      <w:outlineLvl w:val="0"/>
    </w:pPr>
    <w:rPr>
      <w:rFonts w:eastAsiaTheme="majorEastAsia" w:cstheme="majorBidi"/>
      <w:b/>
      <w:sz w:val="32"/>
      <w:szCs w:val="32"/>
    </w:rPr>
  </w:style>
  <w:style w:type="paragraph" w:styleId="Heading2">
    <w:name w:val="heading 2"/>
    <w:aliases w:val="2. Thesis Heading Sub"/>
    <w:basedOn w:val="Normal"/>
    <w:next w:val="Normal"/>
    <w:link w:val="Heading2Char"/>
    <w:unhideWhenUsed/>
    <w:qFormat/>
    <w:rsid w:val="009D3673"/>
    <w:pPr>
      <w:keepNext/>
      <w:keepLines/>
      <w:spacing w:before="40"/>
      <w:outlineLvl w:val="1"/>
    </w:pPr>
    <w:rPr>
      <w:rFonts w:eastAsiaTheme="majorEastAsia" w:cstheme="majorBidi"/>
      <w:b/>
      <w:sz w:val="28"/>
      <w:szCs w:val="26"/>
    </w:rPr>
  </w:style>
  <w:style w:type="paragraph" w:styleId="Heading3">
    <w:name w:val="heading 3"/>
    <w:aliases w:val="3. Thesis heading  body"/>
    <w:basedOn w:val="Normal"/>
    <w:next w:val="Normal"/>
    <w:link w:val="Heading3Char"/>
    <w:uiPriority w:val="9"/>
    <w:unhideWhenUsed/>
    <w:qFormat/>
    <w:rsid w:val="009D3673"/>
    <w:pPr>
      <w:keepNext/>
      <w:keepLines/>
      <w:spacing w:before="4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1">
    <w:name w:val="Thesis Heading 1"/>
    <w:basedOn w:val="NoSpacing"/>
    <w:link w:val="ThesisHeading1Char"/>
    <w:qFormat/>
    <w:rsid w:val="00E17BFA"/>
    <w:rPr>
      <w:rFonts w:ascii="Times New Roman" w:hAnsi="Times New Roman"/>
      <w:sz w:val="32"/>
    </w:rPr>
  </w:style>
  <w:style w:type="character" w:customStyle="1" w:styleId="ThesisHeading1Char">
    <w:name w:val="Thesis Heading 1 Char"/>
    <w:basedOn w:val="DefaultParagraphFont"/>
    <w:link w:val="ThesisHeading1"/>
    <w:rsid w:val="00E17BFA"/>
    <w:rPr>
      <w:rFonts w:ascii="Times New Roman" w:hAnsi="Times New Roman"/>
      <w:sz w:val="32"/>
    </w:rPr>
  </w:style>
  <w:style w:type="paragraph" w:styleId="NoSpacing">
    <w:name w:val="No Spacing"/>
    <w:uiPriority w:val="1"/>
    <w:qFormat/>
    <w:rsid w:val="00E17BFA"/>
    <w:pPr>
      <w:spacing w:after="0" w:line="240" w:lineRule="auto"/>
    </w:pPr>
  </w:style>
  <w:style w:type="paragraph" w:customStyle="1" w:styleId="ThesisHeading2">
    <w:name w:val="Thesis Heading 2"/>
    <w:basedOn w:val="ThesisHeading1"/>
    <w:link w:val="ThesisHeading2Char"/>
    <w:qFormat/>
    <w:rsid w:val="00E17BFA"/>
    <w:rPr>
      <w:sz w:val="28"/>
    </w:rPr>
  </w:style>
  <w:style w:type="character" w:customStyle="1" w:styleId="ThesisHeading2Char">
    <w:name w:val="Thesis Heading 2 Char"/>
    <w:basedOn w:val="ThesisHeading1Char"/>
    <w:link w:val="ThesisHeading2"/>
    <w:rsid w:val="00E17BFA"/>
    <w:rPr>
      <w:rFonts w:ascii="Times New Roman" w:hAnsi="Times New Roman"/>
      <w:sz w:val="28"/>
    </w:rPr>
  </w:style>
  <w:style w:type="paragraph" w:customStyle="1" w:styleId="ThesisBody">
    <w:name w:val="Thesis Body"/>
    <w:basedOn w:val="Normal"/>
    <w:link w:val="ThesisBodyChar"/>
    <w:qFormat/>
    <w:rsid w:val="00E17BFA"/>
  </w:style>
  <w:style w:type="character" w:customStyle="1" w:styleId="ThesisBodyChar">
    <w:name w:val="Thesis Body Char"/>
    <w:basedOn w:val="DefaultParagraphFont"/>
    <w:link w:val="ThesisBody"/>
    <w:rsid w:val="00E17BFA"/>
    <w:rPr>
      <w:rFonts w:ascii="Times New Roman" w:hAnsi="Times New Roman"/>
      <w:sz w:val="24"/>
    </w:rPr>
  </w:style>
  <w:style w:type="character" w:customStyle="1" w:styleId="Heading1Char">
    <w:name w:val="Heading 1 Char"/>
    <w:aliases w:val="1. Thesis Heading Big Char"/>
    <w:basedOn w:val="DefaultParagraphFont"/>
    <w:link w:val="Heading1"/>
    <w:uiPriority w:val="9"/>
    <w:rsid w:val="009D3673"/>
    <w:rPr>
      <w:rFonts w:ascii="Times New Roman" w:eastAsiaTheme="majorEastAsia" w:hAnsi="Times New Roman" w:cstheme="majorBidi"/>
      <w:b/>
      <w:sz w:val="32"/>
      <w:szCs w:val="32"/>
    </w:rPr>
  </w:style>
  <w:style w:type="character" w:customStyle="1" w:styleId="Heading2Char">
    <w:name w:val="Heading 2 Char"/>
    <w:aliases w:val="2. Thesis Heading Sub Char"/>
    <w:basedOn w:val="DefaultParagraphFont"/>
    <w:link w:val="Heading2"/>
    <w:rsid w:val="009D3673"/>
    <w:rPr>
      <w:rFonts w:ascii="Times New Roman" w:eastAsiaTheme="majorEastAsia" w:hAnsi="Times New Roman" w:cstheme="majorBidi"/>
      <w:b/>
      <w:sz w:val="28"/>
      <w:szCs w:val="26"/>
    </w:rPr>
  </w:style>
  <w:style w:type="character" w:customStyle="1" w:styleId="Heading3Char">
    <w:name w:val="Heading 3 Char"/>
    <w:aliases w:val="3. Thesis heading  body Char"/>
    <w:basedOn w:val="DefaultParagraphFont"/>
    <w:link w:val="Heading3"/>
    <w:uiPriority w:val="9"/>
    <w:rsid w:val="009D3673"/>
    <w:rPr>
      <w:rFonts w:ascii="Times New Roman" w:eastAsiaTheme="majorEastAsia" w:hAnsi="Times New Roman" w:cstheme="majorBidi"/>
      <w:b/>
      <w:sz w:val="26"/>
      <w:szCs w:val="24"/>
    </w:rPr>
  </w:style>
  <w:style w:type="paragraph" w:styleId="Header">
    <w:name w:val="header"/>
    <w:basedOn w:val="Normal"/>
    <w:link w:val="HeaderChar"/>
    <w:uiPriority w:val="99"/>
    <w:unhideWhenUsed/>
    <w:rsid w:val="00BE19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19E0"/>
  </w:style>
  <w:style w:type="paragraph" w:styleId="Footer">
    <w:name w:val="footer"/>
    <w:basedOn w:val="Normal"/>
    <w:link w:val="FooterChar"/>
    <w:uiPriority w:val="99"/>
    <w:unhideWhenUsed/>
    <w:rsid w:val="00BE19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19E0"/>
  </w:style>
  <w:style w:type="paragraph" w:customStyle="1" w:styleId="EndNoteBibliographyTitle">
    <w:name w:val="EndNote Bibliography Title"/>
    <w:basedOn w:val="Normal"/>
    <w:link w:val="EndNoteBibliographyTitleChar"/>
    <w:rsid w:val="00BE19E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19E0"/>
    <w:rPr>
      <w:rFonts w:ascii="Calibri" w:hAnsi="Calibri" w:cs="Calibri"/>
      <w:noProof/>
      <w:lang w:val="en-US"/>
    </w:rPr>
  </w:style>
  <w:style w:type="paragraph" w:customStyle="1" w:styleId="EndNoteBibliography">
    <w:name w:val="EndNote Bibliography"/>
    <w:basedOn w:val="Normal"/>
    <w:link w:val="EndNoteBibliographyChar"/>
    <w:rsid w:val="00BE19E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19E0"/>
    <w:rPr>
      <w:rFonts w:ascii="Calibri" w:hAnsi="Calibri" w:cs="Calibri"/>
      <w:noProof/>
      <w:lang w:val="en-US"/>
    </w:rPr>
  </w:style>
  <w:style w:type="character" w:styleId="Hyperlink">
    <w:name w:val="Hyperlink"/>
    <w:basedOn w:val="DefaultParagraphFont"/>
    <w:uiPriority w:val="99"/>
    <w:unhideWhenUsed/>
    <w:rsid w:val="00BE19E0"/>
    <w:rPr>
      <w:color w:val="0563C1" w:themeColor="hyperlink"/>
      <w:u w:val="single"/>
    </w:rPr>
  </w:style>
  <w:style w:type="table" w:styleId="TableGrid">
    <w:name w:val="Table Grid"/>
    <w:basedOn w:val="TableNormal"/>
    <w:uiPriority w:val="39"/>
    <w:rsid w:val="00BE19E0"/>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19E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E19E0"/>
    <w:rPr>
      <w:sz w:val="16"/>
      <w:szCs w:val="16"/>
    </w:rPr>
  </w:style>
  <w:style w:type="paragraph" w:styleId="CommentText">
    <w:name w:val="annotation text"/>
    <w:basedOn w:val="Normal"/>
    <w:link w:val="CommentTextChar"/>
    <w:uiPriority w:val="99"/>
    <w:unhideWhenUsed/>
    <w:rsid w:val="00BE19E0"/>
    <w:pPr>
      <w:spacing w:line="240" w:lineRule="auto"/>
    </w:pPr>
    <w:rPr>
      <w:sz w:val="20"/>
      <w:szCs w:val="20"/>
    </w:rPr>
  </w:style>
  <w:style w:type="character" w:customStyle="1" w:styleId="CommentTextChar">
    <w:name w:val="Comment Text Char"/>
    <w:basedOn w:val="DefaultParagraphFont"/>
    <w:link w:val="CommentText"/>
    <w:uiPriority w:val="99"/>
    <w:rsid w:val="00BE19E0"/>
    <w:rPr>
      <w:sz w:val="20"/>
      <w:szCs w:val="20"/>
    </w:rPr>
  </w:style>
  <w:style w:type="paragraph" w:styleId="CommentSubject">
    <w:name w:val="annotation subject"/>
    <w:basedOn w:val="CommentText"/>
    <w:next w:val="CommentText"/>
    <w:link w:val="CommentSubjectChar"/>
    <w:uiPriority w:val="99"/>
    <w:semiHidden/>
    <w:unhideWhenUsed/>
    <w:rsid w:val="00BE19E0"/>
    <w:rPr>
      <w:b/>
      <w:bCs/>
    </w:rPr>
  </w:style>
  <w:style w:type="character" w:customStyle="1" w:styleId="CommentSubjectChar">
    <w:name w:val="Comment Subject Char"/>
    <w:basedOn w:val="CommentTextChar"/>
    <w:link w:val="CommentSubject"/>
    <w:uiPriority w:val="99"/>
    <w:semiHidden/>
    <w:rsid w:val="00BE19E0"/>
    <w:rPr>
      <w:b/>
      <w:bCs/>
      <w:sz w:val="20"/>
      <w:szCs w:val="20"/>
    </w:rPr>
  </w:style>
  <w:style w:type="paragraph" w:styleId="BalloonText">
    <w:name w:val="Balloon Text"/>
    <w:basedOn w:val="Normal"/>
    <w:link w:val="BalloonTextChar"/>
    <w:uiPriority w:val="99"/>
    <w:semiHidden/>
    <w:unhideWhenUsed/>
    <w:rsid w:val="00BE19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9E0"/>
    <w:rPr>
      <w:rFonts w:ascii="Segoe UI" w:hAnsi="Segoe UI" w:cs="Segoe UI"/>
      <w:sz w:val="18"/>
      <w:szCs w:val="18"/>
    </w:rPr>
  </w:style>
  <w:style w:type="paragraph" w:styleId="Revision">
    <w:name w:val="Revision"/>
    <w:hidden/>
    <w:uiPriority w:val="99"/>
    <w:semiHidden/>
    <w:rsid w:val="00BE19E0"/>
    <w:pPr>
      <w:spacing w:after="0" w:line="240" w:lineRule="auto"/>
      <w:jc w:val="left"/>
    </w:pPr>
  </w:style>
  <w:style w:type="paragraph" w:customStyle="1" w:styleId="EndNoteCategoryHeading">
    <w:name w:val="EndNote Category Heading"/>
    <w:basedOn w:val="Normal"/>
    <w:link w:val="EndNoteCategoryHeadingChar"/>
    <w:rsid w:val="00BE19E0"/>
    <w:pPr>
      <w:spacing w:before="120" w:after="120"/>
    </w:pPr>
    <w:rPr>
      <w:b/>
      <w:noProof/>
      <w:lang w:val="en-US"/>
    </w:rPr>
  </w:style>
  <w:style w:type="character" w:customStyle="1" w:styleId="EndNoteCategoryHeadingChar">
    <w:name w:val="EndNote Category Heading Char"/>
    <w:basedOn w:val="DefaultParagraphFont"/>
    <w:link w:val="EndNoteCategoryHeading"/>
    <w:rsid w:val="00BE19E0"/>
    <w:rPr>
      <w:b/>
      <w:noProof/>
      <w:lang w:val="en-US"/>
    </w:rPr>
  </w:style>
  <w:style w:type="character" w:customStyle="1" w:styleId="apple-converted-space">
    <w:name w:val="apple-converted-space"/>
    <w:basedOn w:val="DefaultParagraphFont"/>
    <w:rsid w:val="00BE19E0"/>
  </w:style>
  <w:style w:type="paragraph" w:styleId="ListParagraph">
    <w:name w:val="List Paragraph"/>
    <w:basedOn w:val="Normal"/>
    <w:link w:val="ListParagraphChar"/>
    <w:uiPriority w:val="34"/>
    <w:qFormat/>
    <w:rsid w:val="00BE19E0"/>
    <w:pPr>
      <w:ind w:left="720"/>
      <w:contextualSpacing/>
    </w:pPr>
  </w:style>
  <w:style w:type="character" w:customStyle="1" w:styleId="ListParagraphChar">
    <w:name w:val="List Paragraph Char"/>
    <w:basedOn w:val="DefaultParagraphFont"/>
    <w:link w:val="ListParagraph"/>
    <w:uiPriority w:val="34"/>
    <w:rsid w:val="00BE19E0"/>
  </w:style>
  <w:style w:type="paragraph" w:customStyle="1" w:styleId="References-GM">
    <w:name w:val="References-GM"/>
    <w:basedOn w:val="Normal"/>
    <w:qFormat/>
    <w:rsid w:val="00BE19E0"/>
    <w:pPr>
      <w:widowControl w:val="0"/>
      <w:suppressAutoHyphens/>
      <w:spacing w:after="280" w:line="240" w:lineRule="auto"/>
      <w:ind w:left="397" w:hanging="397"/>
    </w:pPr>
    <w:rPr>
      <w:rFonts w:ascii="Times New Roman" w:eastAsia="Times New Roman" w:hAnsi="Times New Roman" w:cs="Times New Roman"/>
      <w:sz w:val="24"/>
      <w:szCs w:val="24"/>
      <w:lang w:val="en-US" w:eastAsia="ar-SA"/>
    </w:rPr>
  </w:style>
  <w:style w:type="character" w:styleId="LineNumber">
    <w:name w:val="line number"/>
    <w:basedOn w:val="DefaultParagraphFont"/>
    <w:uiPriority w:val="99"/>
    <w:semiHidden/>
    <w:unhideWhenUsed/>
    <w:rsid w:val="00BE19E0"/>
  </w:style>
  <w:style w:type="paragraph" w:customStyle="1" w:styleId="xmsonormal">
    <w:name w:val="x_msonormal"/>
    <w:basedOn w:val="Normal"/>
    <w:rsid w:val="00BE19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rphighlightallclass">
    <w:name w:val="rphighlightallclass"/>
    <w:basedOn w:val="DefaultParagraphFont"/>
    <w:rsid w:val="00BE19E0"/>
  </w:style>
  <w:style w:type="character" w:customStyle="1" w:styleId="article-headermeta-info-data">
    <w:name w:val="article-header__meta-info-data"/>
    <w:basedOn w:val="DefaultParagraphFont"/>
    <w:rsid w:val="00BE19E0"/>
  </w:style>
  <w:style w:type="character" w:styleId="FollowedHyperlink">
    <w:name w:val="FollowedHyperlink"/>
    <w:basedOn w:val="DefaultParagraphFont"/>
    <w:uiPriority w:val="99"/>
    <w:semiHidden/>
    <w:unhideWhenUsed/>
    <w:rsid w:val="00BE19E0"/>
    <w:rPr>
      <w:color w:val="954F72" w:themeColor="followedHyperlink"/>
      <w:u w:val="single"/>
    </w:rPr>
  </w:style>
  <w:style w:type="character" w:styleId="PageNumber">
    <w:name w:val="page number"/>
    <w:basedOn w:val="DefaultParagraphFont"/>
    <w:uiPriority w:val="99"/>
    <w:semiHidden/>
    <w:unhideWhenUsed/>
    <w:rsid w:val="00BE19E0"/>
  </w:style>
  <w:style w:type="paragraph" w:customStyle="1" w:styleId="Default">
    <w:name w:val="Default"/>
    <w:rsid w:val="00BE19E0"/>
    <w:pPr>
      <w:autoSpaceDE w:val="0"/>
      <w:autoSpaceDN w:val="0"/>
      <w:adjustRightInd w:val="0"/>
      <w:spacing w:after="0" w:line="240" w:lineRule="auto"/>
      <w:jc w:val="left"/>
    </w:pPr>
    <w:rPr>
      <w:rFonts w:ascii="Arial" w:eastAsia="Times New Roman" w:hAnsi="Arial" w:cs="Arial"/>
      <w:color w:val="000000"/>
      <w:sz w:val="24"/>
      <w:szCs w:val="24"/>
      <w:lang w:eastAsia="en-AU"/>
    </w:rPr>
  </w:style>
  <w:style w:type="paragraph" w:styleId="NormalWeb">
    <w:name w:val="Normal (Web)"/>
    <w:basedOn w:val="Normal"/>
    <w:uiPriority w:val="99"/>
    <w:unhideWhenUsed/>
    <w:rsid w:val="00BE19E0"/>
    <w:pPr>
      <w:spacing w:before="240" w:after="180" w:line="300" w:lineRule="atLeast"/>
    </w:pPr>
    <w:rPr>
      <w:rFonts w:ascii="Times New Roman" w:eastAsia="Times New Roman" w:hAnsi="Times New Roman" w:cs="Times New Roman"/>
      <w:sz w:val="23"/>
      <w:szCs w:val="23"/>
      <w:lang w:eastAsia="en-AU"/>
    </w:rPr>
  </w:style>
  <w:style w:type="character" w:styleId="UnresolvedMention">
    <w:name w:val="Unresolved Mention"/>
    <w:basedOn w:val="DefaultParagraphFont"/>
    <w:uiPriority w:val="99"/>
    <w:semiHidden/>
    <w:unhideWhenUsed/>
    <w:rsid w:val="00BE19E0"/>
    <w:rPr>
      <w:color w:val="605E5C"/>
      <w:shd w:val="clear" w:color="auto" w:fill="E1DFDD"/>
    </w:rPr>
  </w:style>
  <w:style w:type="character" w:customStyle="1" w:styleId="marko3bwuy36m">
    <w:name w:val="marko3bwuy36m"/>
    <w:basedOn w:val="DefaultParagraphFont"/>
    <w:rsid w:val="00BE19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92761</Words>
  <Characters>528740</Characters>
  <Application>Microsoft Office Word</Application>
  <DocSecurity>0</DocSecurity>
  <Lines>4406</Lines>
  <Paragraphs>1240</Paragraphs>
  <ScaleCrop>false</ScaleCrop>
  <Company/>
  <LinksUpToDate>false</LinksUpToDate>
  <CharactersWithSpaces>62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Fitzallen</dc:creator>
  <cp:keywords/>
  <dc:description/>
  <cp:lastModifiedBy>Sarah Egan</cp:lastModifiedBy>
  <cp:revision>2</cp:revision>
  <dcterms:created xsi:type="dcterms:W3CDTF">2021-07-27T10:42:00Z</dcterms:created>
  <dcterms:modified xsi:type="dcterms:W3CDTF">2021-07-27T10:42:00Z</dcterms:modified>
</cp:coreProperties>
</file>